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3B9F1" w14:textId="3C578A58" w:rsidR="00CD3E50" w:rsidRPr="00610096" w:rsidRDefault="005D470C" w:rsidP="00610096">
      <w:pPr>
        <w:bidi/>
        <w:jc w:val="both"/>
        <w:rPr>
          <w:rFonts w:cs="B Lotus"/>
          <w:rtl/>
        </w:rPr>
      </w:pPr>
      <w:r>
        <w:rPr>
          <w:rFonts w:cs="B Lotus"/>
          <w:rtl/>
          <w:lang w:bidi="fa-IR"/>
        </w:rPr>
        <w:t>فهرست</w:t>
      </w:r>
      <w:r>
        <w:rPr>
          <w:rFonts w:cs="B Lotus" w:hint="cs"/>
          <w:rtl/>
          <w:lang w:bidi="fa-IR"/>
        </w:rPr>
        <w:t>ی</w:t>
      </w:r>
      <w:r w:rsidR="00610096" w:rsidRPr="00610096">
        <w:rPr>
          <w:rFonts w:cs="B Lotus" w:hint="cs"/>
          <w:rtl/>
          <w:lang w:bidi="fa-IR"/>
        </w:rPr>
        <w:t xml:space="preserve"> از مقالات مرتبط با </w:t>
      </w:r>
      <w:proofErr w:type="spellStart"/>
      <w:r>
        <w:rPr>
          <w:rFonts w:cs="B Lotus"/>
          <w:rtl/>
          <w:lang w:bidi="fa-IR"/>
        </w:rPr>
        <w:t>رأ</w:t>
      </w:r>
      <w:r>
        <w:rPr>
          <w:rFonts w:cs="B Lotus" w:hint="cs"/>
          <w:rtl/>
          <w:lang w:bidi="fa-IR"/>
        </w:rPr>
        <w:t>ی‌</w:t>
      </w:r>
      <w:r>
        <w:rPr>
          <w:rFonts w:cs="B Lotus" w:hint="eastAsia"/>
          <w:rtl/>
          <w:lang w:bidi="fa-IR"/>
        </w:rPr>
        <w:t>گ</w:t>
      </w:r>
      <w:r>
        <w:rPr>
          <w:rFonts w:cs="B Lotus" w:hint="cs"/>
          <w:rtl/>
          <w:lang w:bidi="fa-IR"/>
        </w:rPr>
        <w:t>ی</w:t>
      </w:r>
      <w:r>
        <w:rPr>
          <w:rFonts w:cs="B Lotus" w:hint="eastAsia"/>
          <w:rtl/>
          <w:lang w:bidi="fa-IR"/>
        </w:rPr>
        <w:t>ر</w:t>
      </w:r>
      <w:r>
        <w:rPr>
          <w:rFonts w:cs="B Lotus" w:hint="cs"/>
          <w:rtl/>
          <w:lang w:bidi="fa-IR"/>
        </w:rPr>
        <w:t>ی‌</w:t>
      </w:r>
      <w:r>
        <w:rPr>
          <w:rFonts w:cs="B Lotus" w:hint="eastAsia"/>
          <w:rtl/>
          <w:lang w:bidi="fa-IR"/>
        </w:rPr>
        <w:t>ها</w:t>
      </w:r>
      <w:r>
        <w:rPr>
          <w:rFonts w:cs="B Lotus" w:hint="cs"/>
          <w:rtl/>
          <w:lang w:bidi="fa-IR"/>
        </w:rPr>
        <w:t>ی</w:t>
      </w:r>
      <w:proofErr w:type="spellEnd"/>
      <w:r w:rsidR="00610096" w:rsidRPr="00610096">
        <w:rPr>
          <w:rFonts w:cs="B Lotus" w:hint="cs"/>
          <w:rtl/>
          <w:lang w:bidi="fa-IR"/>
        </w:rPr>
        <w:t xml:space="preserve"> الکترونیکی مبتنی بر زنجیره </w:t>
      </w:r>
      <w:proofErr w:type="spellStart"/>
      <w:r w:rsidR="00610096" w:rsidRPr="00610096">
        <w:rPr>
          <w:rFonts w:cs="B Lotus" w:hint="cs"/>
          <w:rtl/>
          <w:lang w:bidi="fa-IR"/>
        </w:rPr>
        <w:t>بلوکی</w:t>
      </w:r>
      <w:proofErr w:type="spellEnd"/>
      <w:r w:rsidR="00610096" w:rsidRPr="00610096">
        <w:rPr>
          <w:rFonts w:cs="B Lotus" w:hint="cs"/>
          <w:rtl/>
          <w:lang w:bidi="fa-IR"/>
        </w:rPr>
        <w:t xml:space="preserve"> به شرح زیر است</w:t>
      </w:r>
      <w:r w:rsidR="00610096" w:rsidRPr="00610096">
        <w:rPr>
          <w:rFonts w:cs="B Lotus"/>
        </w:rPr>
        <w:t xml:space="preserve"> </w:t>
      </w:r>
      <w:r w:rsidR="00610096" w:rsidRPr="00610096">
        <w:rPr>
          <w:rFonts w:cs="B Lotus" w:hint="cs"/>
          <w:rtl/>
        </w:rPr>
        <w:t xml:space="preserve"> </w:t>
      </w:r>
      <w:r w:rsidR="00CD3E50" w:rsidRPr="00610096">
        <w:rPr>
          <w:rFonts w:cs="B Lotus"/>
        </w:rPr>
        <w:fldChar w:fldCharType="begin">
          <w:fldData xml:space="preserve">YXg5MDhleHg5MjVmemY2enhwc3J4emV6OXJwIiB0aW1lc3RhbXA9IjE2MjIyOTYyMzUiPjQ2MDwv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</w:fldData>
        </w:fldChar>
      </w:r>
      <w:r w:rsidR="00EA33CA" w:rsidRPr="00610096">
        <w:rPr>
          <w:rFonts w:cs="B Lotus"/>
        </w:rPr>
        <w:instrText xml:space="preserve"> ADDIN EN.CITE </w:instrText>
      </w:r>
      <w:r w:rsidR="00EA33CA" w:rsidRPr="00610096">
        <w:rPr>
          <w:rFonts w:cs="B Lotus"/>
        </w:rPr>
        <w:fldChar w:fldCharType="begin">
          <w:fldData xml:space="preserve">PEVuZE5vdGU+PENpdGU+PEF1dGhvcj5SYXRoZWU8L0F1dGhvcj48WWVhcj4yMDIxPC9ZZWFyPjxS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==
</w:fldData>
        </w:fldChar>
      </w:r>
      <w:r w:rsidR="00EA33CA" w:rsidRPr="00610096">
        <w:rPr>
          <w:rFonts w:cs="B Lotus"/>
        </w:rPr>
        <w:instrText xml:space="preserve"> ADDIN EN.CITE.DATA </w:instrText>
      </w:r>
      <w:r w:rsidR="00EA33CA" w:rsidRPr="00610096">
        <w:rPr>
          <w:rFonts w:cs="B Lotus"/>
        </w:rPr>
      </w:r>
      <w:r w:rsidR="00EA33CA" w:rsidRPr="00610096">
        <w:rPr>
          <w:rFonts w:cs="B Lotus"/>
        </w:rPr>
        <w:fldChar w:fldCharType="end"/>
      </w:r>
      <w:r w:rsidR="00EA33CA" w:rsidRPr="00610096">
        <w:rPr>
          <w:rFonts w:cs="B Lotus"/>
        </w:rPr>
        <w:fldChar w:fldCharType="begin">
          <w:fldData xml:space="preserve">PC9jb250cmlidXRvcnM+PHRpdGxlcz48dGl0bGU+QmxvY2tjaGFpbiBFLVZvdGluZyBEb25lIFJp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==
</w:fldData>
        </w:fldChar>
      </w:r>
      <w:r w:rsidR="00EA33CA" w:rsidRPr="00610096">
        <w:rPr>
          <w:rFonts w:cs="B Lotus"/>
        </w:rPr>
        <w:instrText xml:space="preserve"> ADDIN EN.CITE.DATA </w:instrText>
      </w:r>
      <w:r w:rsidR="00EA33CA" w:rsidRPr="00610096">
        <w:rPr>
          <w:rFonts w:cs="B Lotus"/>
        </w:rPr>
      </w:r>
      <w:r w:rsidR="00EA33CA" w:rsidRPr="00610096">
        <w:rPr>
          <w:rFonts w:cs="B Lotus"/>
        </w:rPr>
        <w:fldChar w:fldCharType="end"/>
      </w:r>
      <w:r w:rsidR="00EA33CA" w:rsidRPr="00610096">
        <w:rPr>
          <w:rFonts w:cs="B Lotus"/>
        </w:rPr>
        <w:fldChar w:fldCharType="begin">
          <w:fldData xml:space="preserve">cmVmLXR5cGUgbmFtZT0iSm91cm5hbCBBcnRpY2xlIj4xNzwvcmVmLXR5cGU+PGNvbnRyaWJ1dG9y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==
</w:fldData>
        </w:fldChar>
      </w:r>
      <w:r w:rsidR="00EA33CA" w:rsidRPr="00610096">
        <w:rPr>
          <w:rFonts w:cs="B Lotus"/>
        </w:rPr>
        <w:instrText xml:space="preserve"> ADDIN EN.CITE.DATA </w:instrText>
      </w:r>
      <w:r w:rsidR="00EA33CA" w:rsidRPr="00610096">
        <w:rPr>
          <w:rFonts w:cs="B Lotus"/>
        </w:rPr>
      </w:r>
      <w:r w:rsidR="00EA33CA" w:rsidRPr="00610096">
        <w:rPr>
          <w:rFonts w:cs="B Lotus"/>
        </w:rPr>
        <w:fldChar w:fldCharType="end"/>
      </w:r>
      <w:r w:rsidR="00EA33CA" w:rsidRPr="00610096">
        <w:rPr>
          <w:rFonts w:cs="B Lotus"/>
        </w:rPr>
        <w:fldChar w:fldCharType="begin">
          <w:fldData xml:space="preserve">YXg5MDhleHg5MjVmemY2enhwc3J4emV6OXJwIiB0aW1lc3RhbXA9IjE2MjIyOTYyMzUiPjQ2MDwv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</w:fldData>
        </w:fldChar>
      </w:r>
      <w:r w:rsidR="00EA33CA" w:rsidRPr="00610096">
        <w:rPr>
          <w:rFonts w:cs="B Lotus"/>
        </w:rPr>
        <w:instrText xml:space="preserve"> ADDIN EN.CITE.DATA </w:instrText>
      </w:r>
      <w:r w:rsidR="00EA33CA" w:rsidRPr="00610096">
        <w:rPr>
          <w:rFonts w:cs="B Lotus"/>
        </w:rPr>
      </w:r>
      <w:r w:rsidR="00EA33CA" w:rsidRPr="00610096">
        <w:rPr>
          <w:rFonts w:cs="B Lotus"/>
        </w:rPr>
        <w:fldChar w:fldCharType="end"/>
      </w:r>
      <w:r w:rsidR="00CD3E50" w:rsidRPr="00610096">
        <w:rPr>
          <w:rFonts w:cs="B Lotus"/>
        </w:rPr>
        <w:fldChar w:fldCharType="separate"/>
      </w:r>
      <w:r w:rsidR="00EA33CA" w:rsidRPr="00610096">
        <w:rPr>
          <w:rFonts w:cs="B Lotus"/>
          <w:noProof/>
        </w:rPr>
        <w:t>[1-118]</w:t>
      </w:r>
      <w:r w:rsidR="00CD3E50" w:rsidRPr="00610096">
        <w:rPr>
          <w:rFonts w:cs="B Lotus"/>
        </w:rPr>
        <w:fldChar w:fldCharType="end"/>
      </w:r>
      <w:r w:rsidR="00610096" w:rsidRPr="00610096">
        <w:rPr>
          <w:rFonts w:cs="B Lotus" w:hint="cs"/>
          <w:rtl/>
        </w:rPr>
        <w:t xml:space="preserve"> . این مقالات مابین سال 2017 تا 2021 جستجو </w:t>
      </w:r>
      <w:r>
        <w:rPr>
          <w:rFonts w:cs="B Lotus"/>
          <w:rtl/>
        </w:rPr>
        <w:t>شده‌اند</w:t>
      </w:r>
      <w:r w:rsidR="00610096" w:rsidRPr="00610096">
        <w:rPr>
          <w:rFonts w:cs="B Lotus" w:hint="cs"/>
          <w:rtl/>
        </w:rPr>
        <w:t xml:space="preserve"> و </w:t>
      </w:r>
      <w:r>
        <w:rPr>
          <w:rFonts w:cs="B Lotus"/>
          <w:rtl/>
        </w:rPr>
        <w:t>پا</w:t>
      </w:r>
      <w:r>
        <w:rPr>
          <w:rFonts w:cs="B Lotus" w:hint="cs"/>
          <w:rtl/>
        </w:rPr>
        <w:t>ی</w:t>
      </w:r>
      <w:r>
        <w:rPr>
          <w:rFonts w:cs="B Lotus" w:hint="eastAsia"/>
          <w:rtl/>
        </w:rPr>
        <w:t>گاه‌ها</w:t>
      </w:r>
      <w:r>
        <w:rPr>
          <w:rFonts w:cs="B Lotus" w:hint="cs"/>
          <w:rtl/>
        </w:rPr>
        <w:t>ی</w:t>
      </w:r>
      <w:r w:rsidR="00610096" w:rsidRPr="00610096">
        <w:rPr>
          <w:rFonts w:cs="B Lotus" w:hint="cs"/>
          <w:rtl/>
        </w:rPr>
        <w:t xml:space="preserve"> علمی جستجو شده شامل موارد زیر </w:t>
      </w:r>
      <w:r>
        <w:rPr>
          <w:rFonts w:cs="B Lotus"/>
          <w:rtl/>
        </w:rPr>
        <w:t>است</w:t>
      </w:r>
      <w:r w:rsidR="00610096" w:rsidRPr="00610096">
        <w:rPr>
          <w:rFonts w:cs="B Lotus" w:hint="cs"/>
          <w:rtl/>
        </w:rPr>
        <w:t>:</w:t>
      </w:r>
    </w:p>
    <w:p w14:paraId="567638C5" w14:textId="77777777" w:rsidR="00996CE4" w:rsidRDefault="00610096" w:rsidP="00996CE4">
      <w:pPr>
        <w:pStyle w:val="ListParagraph"/>
        <w:numPr>
          <w:ilvl w:val="0"/>
          <w:numId w:val="1"/>
        </w:numPr>
        <w:spacing w:after="0" w:line="240" w:lineRule="auto"/>
        <w:jc w:val="both"/>
        <w:rPr>
          <w:rFonts w:asciiTheme="majorBidi" w:hAnsiTheme="majorBidi" w:cs="B Lotus"/>
          <w:sz w:val="18"/>
          <w:szCs w:val="18"/>
        </w:rPr>
      </w:pPr>
      <w:r w:rsidRPr="00996CE4">
        <w:rPr>
          <w:rFonts w:asciiTheme="majorBidi" w:hAnsiTheme="majorBidi" w:cs="B Lotus"/>
          <w:sz w:val="18"/>
          <w:szCs w:val="18"/>
        </w:rPr>
        <w:t>ScienceDirect (Elsevier)</w:t>
      </w:r>
    </w:p>
    <w:p w14:paraId="165D3FA4" w14:textId="77777777" w:rsidR="00996CE4" w:rsidRDefault="00610096" w:rsidP="00996CE4">
      <w:pPr>
        <w:pStyle w:val="ListParagraph"/>
        <w:numPr>
          <w:ilvl w:val="0"/>
          <w:numId w:val="1"/>
        </w:numPr>
        <w:spacing w:after="0" w:line="240" w:lineRule="auto"/>
        <w:jc w:val="both"/>
        <w:rPr>
          <w:rFonts w:asciiTheme="majorBidi" w:hAnsiTheme="majorBidi" w:cs="B Lotus"/>
          <w:sz w:val="18"/>
          <w:szCs w:val="18"/>
        </w:rPr>
      </w:pPr>
      <w:r w:rsidRPr="00996CE4">
        <w:rPr>
          <w:rFonts w:asciiTheme="majorBidi" w:hAnsiTheme="majorBidi" w:cs="B Lotus"/>
          <w:sz w:val="18"/>
          <w:szCs w:val="18"/>
        </w:rPr>
        <w:t>Springer Link (Springer)</w:t>
      </w:r>
    </w:p>
    <w:p w14:paraId="4DFC4D3F" w14:textId="77777777" w:rsidR="00996CE4" w:rsidRDefault="00610096" w:rsidP="00996CE4">
      <w:pPr>
        <w:pStyle w:val="ListParagraph"/>
        <w:numPr>
          <w:ilvl w:val="0"/>
          <w:numId w:val="1"/>
        </w:numPr>
        <w:spacing w:after="0" w:line="240" w:lineRule="auto"/>
        <w:jc w:val="both"/>
        <w:rPr>
          <w:rFonts w:asciiTheme="majorBidi" w:hAnsiTheme="majorBidi" w:cs="B Lotus"/>
          <w:sz w:val="18"/>
          <w:szCs w:val="18"/>
        </w:rPr>
      </w:pPr>
      <w:r w:rsidRPr="00996CE4">
        <w:rPr>
          <w:rFonts w:asciiTheme="majorBidi" w:hAnsiTheme="majorBidi" w:cs="B Lotus"/>
          <w:sz w:val="18"/>
          <w:szCs w:val="18"/>
        </w:rPr>
        <w:t>IEEE Xplore Digital Library (IEEE)</w:t>
      </w:r>
    </w:p>
    <w:p w14:paraId="73B38EDB" w14:textId="77777777" w:rsidR="00996CE4" w:rsidRDefault="00610096" w:rsidP="00996CE4">
      <w:pPr>
        <w:pStyle w:val="ListParagraph"/>
        <w:numPr>
          <w:ilvl w:val="0"/>
          <w:numId w:val="1"/>
        </w:numPr>
        <w:spacing w:after="0" w:line="240" w:lineRule="auto"/>
        <w:jc w:val="both"/>
        <w:rPr>
          <w:rFonts w:asciiTheme="majorBidi" w:hAnsiTheme="majorBidi" w:cs="B Lotus"/>
          <w:sz w:val="18"/>
          <w:szCs w:val="18"/>
        </w:rPr>
      </w:pPr>
      <w:r w:rsidRPr="00996CE4">
        <w:rPr>
          <w:rFonts w:asciiTheme="majorBidi" w:hAnsiTheme="majorBidi" w:cs="B Lotus"/>
          <w:sz w:val="18"/>
          <w:szCs w:val="18"/>
        </w:rPr>
        <w:t>Taylor &amp; Francis Online (Taylor &amp; Francis)</w:t>
      </w:r>
    </w:p>
    <w:p w14:paraId="45C3EF40" w14:textId="77777777" w:rsidR="00996CE4" w:rsidRDefault="00610096" w:rsidP="00996CE4">
      <w:pPr>
        <w:pStyle w:val="ListParagraph"/>
        <w:numPr>
          <w:ilvl w:val="0"/>
          <w:numId w:val="1"/>
        </w:numPr>
        <w:spacing w:after="0" w:line="240" w:lineRule="auto"/>
        <w:jc w:val="both"/>
        <w:rPr>
          <w:rFonts w:asciiTheme="majorBidi" w:hAnsiTheme="majorBidi" w:cs="B Lotus"/>
          <w:sz w:val="18"/>
          <w:szCs w:val="18"/>
        </w:rPr>
      </w:pPr>
      <w:r w:rsidRPr="00996CE4">
        <w:rPr>
          <w:rFonts w:asciiTheme="majorBidi" w:hAnsiTheme="majorBidi" w:cs="B Lotus"/>
          <w:sz w:val="18"/>
          <w:szCs w:val="18"/>
        </w:rPr>
        <w:t>Emerald Insight (Emerald)</w:t>
      </w:r>
    </w:p>
    <w:p w14:paraId="6A7BE787" w14:textId="267731F3" w:rsidR="00610096" w:rsidRPr="00996CE4" w:rsidRDefault="00610096" w:rsidP="00996CE4">
      <w:pPr>
        <w:pStyle w:val="ListParagraph"/>
        <w:numPr>
          <w:ilvl w:val="0"/>
          <w:numId w:val="1"/>
        </w:numPr>
        <w:spacing w:after="0" w:line="240" w:lineRule="auto"/>
        <w:jc w:val="both"/>
        <w:rPr>
          <w:rFonts w:asciiTheme="majorBidi" w:hAnsiTheme="majorBidi" w:cs="B Lotus"/>
          <w:sz w:val="18"/>
          <w:szCs w:val="18"/>
        </w:rPr>
      </w:pPr>
      <w:r w:rsidRPr="00996CE4">
        <w:rPr>
          <w:rFonts w:asciiTheme="majorBidi" w:hAnsiTheme="majorBidi" w:cs="B Lotus"/>
          <w:sz w:val="18"/>
          <w:szCs w:val="18"/>
        </w:rPr>
        <w:t>Google Scholar</w:t>
      </w:r>
    </w:p>
    <w:p w14:paraId="0F55F60E" w14:textId="77777777" w:rsidR="00610096" w:rsidRPr="00610096" w:rsidRDefault="00610096" w:rsidP="00610096">
      <w:pPr>
        <w:bidi/>
        <w:jc w:val="both"/>
        <w:rPr>
          <w:rFonts w:cs="B Lotus" w:hint="cs"/>
          <w:rtl/>
          <w:lang w:bidi="fa-IR"/>
        </w:rPr>
      </w:pPr>
    </w:p>
    <w:p w14:paraId="551B1F23" w14:textId="77777777" w:rsidR="00CD3E50" w:rsidRPr="00610096" w:rsidRDefault="00CD3E50" w:rsidP="00610096">
      <w:pPr>
        <w:jc w:val="both"/>
        <w:rPr>
          <w:rFonts w:asciiTheme="majorBidi" w:hAnsiTheme="majorBidi" w:cstheme="majorBidi"/>
          <w:sz w:val="20"/>
          <w:szCs w:val="20"/>
        </w:rPr>
      </w:pPr>
    </w:p>
    <w:p w14:paraId="1F5D5A26" w14:textId="77777777" w:rsidR="00EA33CA" w:rsidRPr="00610096" w:rsidRDefault="00CD3E50"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fldChar w:fldCharType="begin"/>
      </w:r>
      <w:r w:rsidRPr="00610096">
        <w:rPr>
          <w:rFonts w:asciiTheme="majorBidi" w:hAnsiTheme="majorBidi" w:cstheme="majorBidi"/>
          <w:sz w:val="20"/>
          <w:szCs w:val="20"/>
        </w:rPr>
        <w:instrText xml:space="preserve"> ADDIN EN.REFLIST </w:instrText>
      </w:r>
      <w:r w:rsidRPr="00610096">
        <w:rPr>
          <w:rFonts w:asciiTheme="majorBidi" w:hAnsiTheme="majorBidi" w:cstheme="majorBidi"/>
          <w:sz w:val="20"/>
          <w:szCs w:val="20"/>
        </w:rPr>
        <w:fldChar w:fldCharType="separate"/>
      </w:r>
      <w:r w:rsidR="00EA33CA" w:rsidRPr="00610096">
        <w:rPr>
          <w:rFonts w:asciiTheme="majorBidi" w:hAnsiTheme="majorBidi" w:cstheme="majorBidi"/>
          <w:sz w:val="20"/>
          <w:szCs w:val="20"/>
        </w:rPr>
        <w:t>[1]</w:t>
      </w:r>
      <w:r w:rsidR="00EA33CA" w:rsidRPr="00610096">
        <w:rPr>
          <w:rFonts w:asciiTheme="majorBidi" w:hAnsiTheme="majorBidi" w:cstheme="majorBidi"/>
          <w:sz w:val="20"/>
          <w:szCs w:val="20"/>
        </w:rPr>
        <w:tab/>
        <w:t xml:space="preserve">G. Rathee, R. Iqbal, O. Waqar, and A. K. Bashir, "On the Design and Implementation of a Blockchain Enabled E-Voting Application Within IoT-Oriented Smart Cities," </w:t>
      </w:r>
      <w:r w:rsidR="00EA33CA" w:rsidRPr="00610096">
        <w:rPr>
          <w:rFonts w:asciiTheme="majorBidi" w:hAnsiTheme="majorBidi" w:cstheme="majorBidi"/>
          <w:i/>
          <w:sz w:val="20"/>
          <w:szCs w:val="20"/>
        </w:rPr>
        <w:t xml:space="preserve">IEEE Access, </w:t>
      </w:r>
      <w:r w:rsidR="00EA33CA" w:rsidRPr="00610096">
        <w:rPr>
          <w:rFonts w:asciiTheme="majorBidi" w:hAnsiTheme="majorBidi" w:cstheme="majorBidi"/>
          <w:sz w:val="20"/>
          <w:szCs w:val="20"/>
        </w:rPr>
        <w:t>vol. 9, pp. 34165-34176, 2021.</w:t>
      </w:r>
    </w:p>
    <w:p w14:paraId="145F114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w:t>
      </w:r>
      <w:r w:rsidRPr="00610096">
        <w:rPr>
          <w:rFonts w:asciiTheme="majorBidi" w:hAnsiTheme="majorBidi" w:cstheme="majorBidi"/>
          <w:sz w:val="20"/>
          <w:szCs w:val="20"/>
        </w:rPr>
        <w:tab/>
        <w:t xml:space="preserve"> T. Moura and A. Gomes, "Blockchain voting and its effects on election transparency and voter confidence," in </w:t>
      </w:r>
      <w:r w:rsidRPr="00610096">
        <w:rPr>
          <w:rFonts w:asciiTheme="majorBidi" w:hAnsiTheme="majorBidi" w:cstheme="majorBidi"/>
          <w:i/>
          <w:sz w:val="20"/>
          <w:szCs w:val="20"/>
        </w:rPr>
        <w:t>Proceedings of the 18th annual international conference on digital government research</w:t>
      </w:r>
      <w:r w:rsidRPr="00610096">
        <w:rPr>
          <w:rFonts w:asciiTheme="majorBidi" w:hAnsiTheme="majorBidi" w:cstheme="majorBidi"/>
          <w:sz w:val="20"/>
          <w:szCs w:val="20"/>
        </w:rPr>
        <w:t xml:space="preserve">, 2017, pp. 574-575. </w:t>
      </w:r>
    </w:p>
    <w:p w14:paraId="78F3F32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w:t>
      </w:r>
      <w:r w:rsidRPr="00610096">
        <w:rPr>
          <w:rFonts w:asciiTheme="majorBidi" w:hAnsiTheme="majorBidi" w:cstheme="majorBidi"/>
          <w:sz w:val="20"/>
          <w:szCs w:val="20"/>
        </w:rPr>
        <w:tab/>
        <w:t xml:space="preserve">E. Zaghloul, T. Li, and J. Ren, "d-BAME: Distributed Blockchain-based Anonymous Mobile Electronic Voting," </w:t>
      </w:r>
      <w:r w:rsidRPr="00610096">
        <w:rPr>
          <w:rFonts w:asciiTheme="majorBidi" w:hAnsiTheme="majorBidi" w:cstheme="majorBidi"/>
          <w:i/>
          <w:sz w:val="20"/>
          <w:szCs w:val="20"/>
        </w:rPr>
        <w:t xml:space="preserve">IEEE Internet of Things Journal, </w:t>
      </w:r>
      <w:r w:rsidRPr="00610096">
        <w:rPr>
          <w:rFonts w:asciiTheme="majorBidi" w:hAnsiTheme="majorBidi" w:cstheme="majorBidi"/>
          <w:sz w:val="20"/>
          <w:szCs w:val="20"/>
        </w:rPr>
        <w:t>2021.</w:t>
      </w:r>
    </w:p>
    <w:p w14:paraId="160A643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w:t>
      </w:r>
      <w:r w:rsidRPr="00610096">
        <w:rPr>
          <w:rFonts w:asciiTheme="majorBidi" w:hAnsiTheme="majorBidi" w:cstheme="majorBidi"/>
          <w:sz w:val="20"/>
          <w:szCs w:val="20"/>
        </w:rPr>
        <w:tab/>
        <w:t xml:space="preserve">P. M. Dhulavvagol, V. H. Bhajantri, and S. Totad, "Blockchain Ethereum clients performance analysis considering e-voting application," </w:t>
      </w:r>
      <w:r w:rsidRPr="00610096">
        <w:rPr>
          <w:rFonts w:asciiTheme="majorBidi" w:hAnsiTheme="majorBidi" w:cstheme="majorBidi"/>
          <w:i/>
          <w:sz w:val="20"/>
          <w:szCs w:val="20"/>
        </w:rPr>
        <w:t xml:space="preserve">Procedia Computer Science, </w:t>
      </w:r>
      <w:r w:rsidRPr="00610096">
        <w:rPr>
          <w:rFonts w:asciiTheme="majorBidi" w:hAnsiTheme="majorBidi" w:cstheme="majorBidi"/>
          <w:sz w:val="20"/>
          <w:szCs w:val="20"/>
        </w:rPr>
        <w:t>vol. 167, pp. 2506-2515, 2020.</w:t>
      </w:r>
    </w:p>
    <w:p w14:paraId="11B8F7C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w:t>
      </w:r>
      <w:r w:rsidRPr="00610096">
        <w:rPr>
          <w:rFonts w:asciiTheme="majorBidi" w:hAnsiTheme="majorBidi" w:cstheme="majorBidi"/>
          <w:sz w:val="20"/>
          <w:szCs w:val="20"/>
        </w:rPr>
        <w:tab/>
        <w:t xml:space="preserve">S. Park, M. Specter, N. Narula, and R. L. Rivest, "Going from bad to worse: from internet voting to blockchain voting," </w:t>
      </w:r>
      <w:r w:rsidRPr="00610096">
        <w:rPr>
          <w:rFonts w:asciiTheme="majorBidi" w:hAnsiTheme="majorBidi" w:cstheme="majorBidi"/>
          <w:i/>
          <w:sz w:val="20"/>
          <w:szCs w:val="20"/>
        </w:rPr>
        <w:t xml:space="preserve">Journal of Cybersecurity, </w:t>
      </w:r>
      <w:r w:rsidRPr="00610096">
        <w:rPr>
          <w:rFonts w:asciiTheme="majorBidi" w:hAnsiTheme="majorBidi" w:cstheme="majorBidi"/>
          <w:sz w:val="20"/>
          <w:szCs w:val="20"/>
        </w:rPr>
        <w:t>vol. 7, no. 1, p. tyaa025, 2021.</w:t>
      </w:r>
    </w:p>
    <w:p w14:paraId="15CF2C7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w:t>
      </w:r>
      <w:r w:rsidRPr="00610096">
        <w:rPr>
          <w:rFonts w:asciiTheme="majorBidi" w:hAnsiTheme="majorBidi" w:cstheme="majorBidi"/>
          <w:sz w:val="20"/>
          <w:szCs w:val="20"/>
        </w:rPr>
        <w:tab/>
        <w:t xml:space="preserve"> R. Cooley, S. Wolf, and M. Borowczak, "Blockchain-based election infrastructures," in </w:t>
      </w:r>
      <w:r w:rsidRPr="00610096">
        <w:rPr>
          <w:rFonts w:asciiTheme="majorBidi" w:hAnsiTheme="majorBidi" w:cstheme="majorBidi"/>
          <w:i/>
          <w:sz w:val="20"/>
          <w:szCs w:val="20"/>
        </w:rPr>
        <w:t>2018 IEEE International Smart Cities Conference (ISC2)</w:t>
      </w:r>
      <w:r w:rsidRPr="00610096">
        <w:rPr>
          <w:rFonts w:asciiTheme="majorBidi" w:hAnsiTheme="majorBidi" w:cstheme="majorBidi"/>
          <w:sz w:val="20"/>
          <w:szCs w:val="20"/>
        </w:rPr>
        <w:t xml:space="preserve">, 2018: IEEE, pp. 1-4. </w:t>
      </w:r>
    </w:p>
    <w:p w14:paraId="0C56413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w:t>
      </w:r>
      <w:r w:rsidRPr="00610096">
        <w:rPr>
          <w:rFonts w:asciiTheme="majorBidi" w:hAnsiTheme="majorBidi" w:cstheme="majorBidi"/>
          <w:sz w:val="20"/>
          <w:szCs w:val="20"/>
        </w:rPr>
        <w:tab/>
        <w:t xml:space="preserve">B. Wang, J. Sun, Y. He, D. Pang, and N. Lu, "Large-scale election based on blockchain," </w:t>
      </w:r>
      <w:r w:rsidRPr="00610096">
        <w:rPr>
          <w:rFonts w:asciiTheme="majorBidi" w:hAnsiTheme="majorBidi" w:cstheme="majorBidi"/>
          <w:i/>
          <w:sz w:val="20"/>
          <w:szCs w:val="20"/>
        </w:rPr>
        <w:t xml:space="preserve">Procedia Computer Science, </w:t>
      </w:r>
      <w:r w:rsidRPr="00610096">
        <w:rPr>
          <w:rFonts w:asciiTheme="majorBidi" w:hAnsiTheme="majorBidi" w:cstheme="majorBidi"/>
          <w:sz w:val="20"/>
          <w:szCs w:val="20"/>
        </w:rPr>
        <w:t>vol. 129, pp. 234-237, 2018.</w:t>
      </w:r>
    </w:p>
    <w:p w14:paraId="66D796F9"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w:t>
      </w:r>
      <w:r w:rsidRPr="00610096">
        <w:rPr>
          <w:rFonts w:asciiTheme="majorBidi" w:hAnsiTheme="majorBidi" w:cstheme="majorBidi"/>
          <w:sz w:val="20"/>
          <w:szCs w:val="20"/>
        </w:rPr>
        <w:tab/>
        <w:t xml:space="preserve">X. Yang, X. Yi, S. Nepal, A. Kelarev, and F. Han, "Blockchain voting: Publicly verifiable online voting protocol without trusted tallying authorities," </w:t>
      </w:r>
      <w:r w:rsidRPr="00610096">
        <w:rPr>
          <w:rFonts w:asciiTheme="majorBidi" w:hAnsiTheme="majorBidi" w:cstheme="majorBidi"/>
          <w:i/>
          <w:sz w:val="20"/>
          <w:szCs w:val="20"/>
        </w:rPr>
        <w:t xml:space="preserve">Future Generation Computer Systems, </w:t>
      </w:r>
      <w:r w:rsidRPr="00610096">
        <w:rPr>
          <w:rFonts w:asciiTheme="majorBidi" w:hAnsiTheme="majorBidi" w:cstheme="majorBidi"/>
          <w:sz w:val="20"/>
          <w:szCs w:val="20"/>
        </w:rPr>
        <w:t>vol. 112, pp. 859-874, 2020.</w:t>
      </w:r>
    </w:p>
    <w:p w14:paraId="37CD4C8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w:t>
      </w:r>
      <w:r w:rsidRPr="00610096">
        <w:rPr>
          <w:rFonts w:asciiTheme="majorBidi" w:hAnsiTheme="majorBidi" w:cstheme="majorBidi"/>
          <w:sz w:val="20"/>
          <w:szCs w:val="20"/>
        </w:rPr>
        <w:tab/>
        <w:t xml:space="preserve">K. M. Khan, J. Arshad, and M. M. Khan, "Simulation of transaction malleability attack for blockchain-based e-voting," </w:t>
      </w:r>
      <w:r w:rsidRPr="00610096">
        <w:rPr>
          <w:rFonts w:asciiTheme="majorBidi" w:hAnsiTheme="majorBidi" w:cstheme="majorBidi"/>
          <w:i/>
          <w:sz w:val="20"/>
          <w:szCs w:val="20"/>
        </w:rPr>
        <w:t xml:space="preserve">Computers &amp; Electrical Engineering, </w:t>
      </w:r>
      <w:r w:rsidRPr="00610096">
        <w:rPr>
          <w:rFonts w:asciiTheme="majorBidi" w:hAnsiTheme="majorBidi" w:cstheme="majorBidi"/>
          <w:sz w:val="20"/>
          <w:szCs w:val="20"/>
        </w:rPr>
        <w:t>vol. 83, p. 106583, 2020.</w:t>
      </w:r>
    </w:p>
    <w:p w14:paraId="2C63531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w:t>
      </w:r>
      <w:r w:rsidRPr="00610096">
        <w:rPr>
          <w:rFonts w:asciiTheme="majorBidi" w:hAnsiTheme="majorBidi" w:cstheme="majorBidi"/>
          <w:sz w:val="20"/>
          <w:szCs w:val="20"/>
        </w:rPr>
        <w:tab/>
        <w:t xml:space="preserve">K. M. Khan, J. Arshad, and M. M. Khan, "Investigating performance constraints for blockchain based secure e-voting system," </w:t>
      </w:r>
      <w:r w:rsidRPr="00610096">
        <w:rPr>
          <w:rFonts w:asciiTheme="majorBidi" w:hAnsiTheme="majorBidi" w:cstheme="majorBidi"/>
          <w:i/>
          <w:sz w:val="20"/>
          <w:szCs w:val="20"/>
        </w:rPr>
        <w:t xml:space="preserve">Future Generation Computer Systems, </w:t>
      </w:r>
      <w:r w:rsidRPr="00610096">
        <w:rPr>
          <w:rFonts w:asciiTheme="majorBidi" w:hAnsiTheme="majorBidi" w:cstheme="majorBidi"/>
          <w:sz w:val="20"/>
          <w:szCs w:val="20"/>
        </w:rPr>
        <w:t>vol. 105, pp. 13-26, 2020.</w:t>
      </w:r>
    </w:p>
    <w:p w14:paraId="66F27A21"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w:t>
      </w:r>
      <w:r w:rsidRPr="00610096">
        <w:rPr>
          <w:rFonts w:asciiTheme="majorBidi" w:hAnsiTheme="majorBidi" w:cstheme="majorBidi"/>
          <w:sz w:val="20"/>
          <w:szCs w:val="20"/>
        </w:rPr>
        <w:tab/>
        <w:t xml:space="preserve">M. Pawlak, A. Poniszewska-Marańda, and N. Kryvinska, "Towards the intelligent agents for blockchain e-voting system," </w:t>
      </w:r>
      <w:r w:rsidRPr="00610096">
        <w:rPr>
          <w:rFonts w:asciiTheme="majorBidi" w:hAnsiTheme="majorBidi" w:cstheme="majorBidi"/>
          <w:i/>
          <w:sz w:val="20"/>
          <w:szCs w:val="20"/>
        </w:rPr>
        <w:t xml:space="preserve">Procedia Computer Science, </w:t>
      </w:r>
      <w:r w:rsidRPr="00610096">
        <w:rPr>
          <w:rFonts w:asciiTheme="majorBidi" w:hAnsiTheme="majorBidi" w:cstheme="majorBidi"/>
          <w:sz w:val="20"/>
          <w:szCs w:val="20"/>
        </w:rPr>
        <w:t>vol. 141, pp. 239-246, 2018.</w:t>
      </w:r>
    </w:p>
    <w:p w14:paraId="60F41BB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2]</w:t>
      </w:r>
      <w:r w:rsidRPr="00610096">
        <w:rPr>
          <w:rFonts w:asciiTheme="majorBidi" w:hAnsiTheme="majorBidi" w:cstheme="majorBidi"/>
          <w:sz w:val="20"/>
          <w:szCs w:val="20"/>
        </w:rPr>
        <w:tab/>
        <w:t xml:space="preserve"> F. S. Hardwick, A. Gioulis, R. N. Akram, and K. Markantonakis, "E-voting with blockchain: An e-voting protocol with decentralisation and voter privacy," in </w:t>
      </w:r>
      <w:r w:rsidRPr="00610096">
        <w:rPr>
          <w:rFonts w:asciiTheme="majorBidi" w:hAnsiTheme="majorBidi" w:cstheme="majorBidi"/>
          <w:i/>
          <w:sz w:val="20"/>
          <w:szCs w:val="20"/>
        </w:rPr>
        <w:t>2018 IEEE International Conference on Internet of Things (iThings) and IEEE Green Computing and Communications (GreenCom) and IEEE Cyber, Physical and Social Computing (CPSCom) and IEEE Smart Data (SmartData)</w:t>
      </w:r>
      <w:r w:rsidRPr="00610096">
        <w:rPr>
          <w:rFonts w:asciiTheme="majorBidi" w:hAnsiTheme="majorBidi" w:cstheme="majorBidi"/>
          <w:sz w:val="20"/>
          <w:szCs w:val="20"/>
        </w:rPr>
        <w:t xml:space="preserve">, 2018: IEEE, pp. 1561-1567. </w:t>
      </w:r>
    </w:p>
    <w:p w14:paraId="038F956B"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3]</w:t>
      </w:r>
      <w:r w:rsidRPr="00610096">
        <w:rPr>
          <w:rFonts w:asciiTheme="majorBidi" w:hAnsiTheme="majorBidi" w:cstheme="majorBidi"/>
          <w:sz w:val="20"/>
          <w:szCs w:val="20"/>
        </w:rPr>
        <w:tab/>
        <w:t xml:space="preserve"> E. Yavuz, A. K. Koç, U. C. Çabuk, and G. Dalkılıç, "Towards secure e-voting using ethereum blockchain," in </w:t>
      </w:r>
      <w:r w:rsidRPr="00610096">
        <w:rPr>
          <w:rFonts w:asciiTheme="majorBidi" w:hAnsiTheme="majorBidi" w:cstheme="majorBidi"/>
          <w:i/>
          <w:sz w:val="20"/>
          <w:szCs w:val="20"/>
        </w:rPr>
        <w:t>2018 6th International Symposium on Digital Forensic and Security (ISDFS)</w:t>
      </w:r>
      <w:r w:rsidRPr="00610096">
        <w:rPr>
          <w:rFonts w:asciiTheme="majorBidi" w:hAnsiTheme="majorBidi" w:cstheme="majorBidi"/>
          <w:sz w:val="20"/>
          <w:szCs w:val="20"/>
        </w:rPr>
        <w:t xml:space="preserve">, 2018: IEEE, pp. 1-7. </w:t>
      </w:r>
    </w:p>
    <w:p w14:paraId="50751F6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4]</w:t>
      </w:r>
      <w:r w:rsidRPr="00610096">
        <w:rPr>
          <w:rFonts w:asciiTheme="majorBidi" w:hAnsiTheme="majorBidi" w:cstheme="majorBidi"/>
          <w:sz w:val="20"/>
          <w:szCs w:val="20"/>
        </w:rPr>
        <w:tab/>
        <w:t xml:space="preserve"> A. Pandey, M. Bhasi, and K. Chandrasekaran, "VoteChain: A Blockchain Based E-Voting System," in </w:t>
      </w:r>
      <w:r w:rsidRPr="00610096">
        <w:rPr>
          <w:rFonts w:asciiTheme="majorBidi" w:hAnsiTheme="majorBidi" w:cstheme="majorBidi"/>
          <w:i/>
          <w:sz w:val="20"/>
          <w:szCs w:val="20"/>
        </w:rPr>
        <w:t>2019 Global Conference for Advancement in Technology (GCAT)</w:t>
      </w:r>
      <w:r w:rsidRPr="00610096">
        <w:rPr>
          <w:rFonts w:asciiTheme="majorBidi" w:hAnsiTheme="majorBidi" w:cstheme="majorBidi"/>
          <w:sz w:val="20"/>
          <w:szCs w:val="20"/>
        </w:rPr>
        <w:t xml:space="preserve">, 2019: IEEE, pp. 1-4. </w:t>
      </w:r>
    </w:p>
    <w:p w14:paraId="5044F6A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5]</w:t>
      </w:r>
      <w:r w:rsidRPr="00610096">
        <w:rPr>
          <w:rFonts w:asciiTheme="majorBidi" w:hAnsiTheme="majorBidi" w:cstheme="majorBidi"/>
          <w:sz w:val="20"/>
          <w:szCs w:val="20"/>
        </w:rPr>
        <w:tab/>
        <w:t xml:space="preserve"> C. Angsuchotmetee, P. Setthawong, and S. Udomviriyalanon, "BlockVOTE: An Architecture of a Blockchain-based Electronic Voting System," in </w:t>
      </w:r>
      <w:r w:rsidRPr="00610096">
        <w:rPr>
          <w:rFonts w:asciiTheme="majorBidi" w:hAnsiTheme="majorBidi" w:cstheme="majorBidi"/>
          <w:i/>
          <w:sz w:val="20"/>
          <w:szCs w:val="20"/>
        </w:rPr>
        <w:t>2019 23rd International Computer Science and Engineering Conference (ICSEC)</w:t>
      </w:r>
      <w:r w:rsidRPr="00610096">
        <w:rPr>
          <w:rFonts w:asciiTheme="majorBidi" w:hAnsiTheme="majorBidi" w:cstheme="majorBidi"/>
          <w:sz w:val="20"/>
          <w:szCs w:val="20"/>
        </w:rPr>
        <w:t xml:space="preserve">: IEEE, pp. 110-116. </w:t>
      </w:r>
    </w:p>
    <w:p w14:paraId="57D7864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6]</w:t>
      </w:r>
      <w:r w:rsidRPr="00610096">
        <w:rPr>
          <w:rFonts w:asciiTheme="majorBidi" w:hAnsiTheme="majorBidi" w:cstheme="majorBidi"/>
          <w:sz w:val="20"/>
          <w:szCs w:val="20"/>
        </w:rPr>
        <w:tab/>
        <w:t xml:space="preserve"> D. Khoury, E. F. Kfoury, A. Kassem, and H. Harb, "Decentralized voting platform based on ethereum blockchain," in </w:t>
      </w:r>
      <w:r w:rsidRPr="00610096">
        <w:rPr>
          <w:rFonts w:asciiTheme="majorBidi" w:hAnsiTheme="majorBidi" w:cstheme="majorBidi"/>
          <w:i/>
          <w:sz w:val="20"/>
          <w:szCs w:val="20"/>
        </w:rPr>
        <w:t>2018 IEEE International Multidisciplinary Conference on Engineering Technology (IMCET)</w:t>
      </w:r>
      <w:r w:rsidRPr="00610096">
        <w:rPr>
          <w:rFonts w:asciiTheme="majorBidi" w:hAnsiTheme="majorBidi" w:cstheme="majorBidi"/>
          <w:sz w:val="20"/>
          <w:szCs w:val="20"/>
        </w:rPr>
        <w:t xml:space="preserve">, 2018: IEEE, pp. 1-6. </w:t>
      </w:r>
    </w:p>
    <w:p w14:paraId="5775455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7]</w:t>
      </w:r>
      <w:r w:rsidRPr="00610096">
        <w:rPr>
          <w:rFonts w:asciiTheme="majorBidi" w:hAnsiTheme="majorBidi" w:cstheme="majorBidi"/>
          <w:sz w:val="20"/>
          <w:szCs w:val="20"/>
        </w:rPr>
        <w:tab/>
        <w:t xml:space="preserve"> A. Alam, S. Z. U. Rashid, M. A. Salam, and A. Islam, "Towards blockchain-based e-voting system," in </w:t>
      </w:r>
      <w:r w:rsidRPr="00610096">
        <w:rPr>
          <w:rFonts w:asciiTheme="majorBidi" w:hAnsiTheme="majorBidi" w:cstheme="majorBidi"/>
          <w:i/>
          <w:sz w:val="20"/>
          <w:szCs w:val="20"/>
        </w:rPr>
        <w:t>2018 International Conference on Innovations in Science, Engineering and Technology (ICISET)</w:t>
      </w:r>
      <w:r w:rsidRPr="00610096">
        <w:rPr>
          <w:rFonts w:asciiTheme="majorBidi" w:hAnsiTheme="majorBidi" w:cstheme="majorBidi"/>
          <w:sz w:val="20"/>
          <w:szCs w:val="20"/>
        </w:rPr>
        <w:t xml:space="preserve">, 2018: IEEE, pp. 351-354. </w:t>
      </w:r>
    </w:p>
    <w:p w14:paraId="616E2F6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lastRenderedPageBreak/>
        <w:t>[18]</w:t>
      </w:r>
      <w:r w:rsidRPr="00610096">
        <w:rPr>
          <w:rFonts w:asciiTheme="majorBidi" w:hAnsiTheme="majorBidi" w:cstheme="majorBidi"/>
          <w:sz w:val="20"/>
          <w:szCs w:val="20"/>
        </w:rPr>
        <w:tab/>
        <w:t xml:space="preserve"> C. K. Adiputra, R. Hjort, and H. Sato, "A proposal of blockchain-based electronic voting system," in </w:t>
      </w:r>
      <w:r w:rsidRPr="00610096">
        <w:rPr>
          <w:rFonts w:asciiTheme="majorBidi" w:hAnsiTheme="majorBidi" w:cstheme="majorBidi"/>
          <w:i/>
          <w:sz w:val="20"/>
          <w:szCs w:val="20"/>
        </w:rPr>
        <w:t>2018 Second World Conference on Smart Trends in Systems, Security and Sustainability (WorldS4)</w:t>
      </w:r>
      <w:r w:rsidRPr="00610096">
        <w:rPr>
          <w:rFonts w:asciiTheme="majorBidi" w:hAnsiTheme="majorBidi" w:cstheme="majorBidi"/>
          <w:sz w:val="20"/>
          <w:szCs w:val="20"/>
        </w:rPr>
        <w:t xml:space="preserve">, 2018: IEEE, pp. 22-27. </w:t>
      </w:r>
    </w:p>
    <w:p w14:paraId="7FAF5B1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9]</w:t>
      </w:r>
      <w:r w:rsidRPr="00610096">
        <w:rPr>
          <w:rFonts w:asciiTheme="majorBidi" w:hAnsiTheme="majorBidi" w:cstheme="majorBidi"/>
          <w:sz w:val="20"/>
          <w:szCs w:val="20"/>
        </w:rPr>
        <w:tab/>
        <w:t xml:space="preserve"> A. Khandelwal, "Blockchain implimentation on E-voting System," in </w:t>
      </w:r>
      <w:r w:rsidRPr="00610096">
        <w:rPr>
          <w:rFonts w:asciiTheme="majorBidi" w:hAnsiTheme="majorBidi" w:cstheme="majorBidi"/>
          <w:i/>
          <w:sz w:val="20"/>
          <w:szCs w:val="20"/>
        </w:rPr>
        <w:t>2019 International Conference on Intelligent Sustainable Systems (ICISS)</w:t>
      </w:r>
      <w:r w:rsidRPr="00610096">
        <w:rPr>
          <w:rFonts w:asciiTheme="majorBidi" w:hAnsiTheme="majorBidi" w:cstheme="majorBidi"/>
          <w:sz w:val="20"/>
          <w:szCs w:val="20"/>
        </w:rPr>
        <w:t xml:space="preserve">, 2019: IEEE, pp. 385-388. </w:t>
      </w:r>
    </w:p>
    <w:p w14:paraId="6D92DFC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0]</w:t>
      </w:r>
      <w:r w:rsidRPr="00610096">
        <w:rPr>
          <w:rFonts w:asciiTheme="majorBidi" w:hAnsiTheme="majorBidi" w:cstheme="majorBidi"/>
          <w:sz w:val="20"/>
          <w:szCs w:val="20"/>
        </w:rPr>
        <w:tab/>
        <w:t xml:space="preserve"> K. Li, H. Li, H. Hou, K. Li, and Y. Chen, "Proof of vote: A high-performance consensus protocol based on vote mechanism &amp; consortium blockchain," in </w:t>
      </w:r>
      <w:r w:rsidRPr="00610096">
        <w:rPr>
          <w:rFonts w:asciiTheme="majorBidi" w:hAnsiTheme="majorBidi" w:cstheme="majorBidi"/>
          <w:i/>
          <w:sz w:val="20"/>
          <w:szCs w:val="20"/>
        </w:rPr>
        <w:t>2017 IEEE 19th International Conference on High Performance Computing and Communications; IEEE 15th International Conference on Smart City; IEEE 3rd International Conference on Data Science and Systems (HPCC/SmartCity/DSS)</w:t>
      </w:r>
      <w:r w:rsidRPr="00610096">
        <w:rPr>
          <w:rFonts w:asciiTheme="majorBidi" w:hAnsiTheme="majorBidi" w:cstheme="majorBidi"/>
          <w:sz w:val="20"/>
          <w:szCs w:val="20"/>
        </w:rPr>
        <w:t xml:space="preserve">, 2017: IEEE, pp. 466-473. </w:t>
      </w:r>
    </w:p>
    <w:p w14:paraId="00DAEEBE"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1]</w:t>
      </w:r>
      <w:r w:rsidRPr="00610096">
        <w:rPr>
          <w:rFonts w:asciiTheme="majorBidi" w:hAnsiTheme="majorBidi" w:cstheme="majorBidi"/>
          <w:sz w:val="20"/>
          <w:szCs w:val="20"/>
        </w:rPr>
        <w:tab/>
        <w:t xml:space="preserve"> R. Bosri, A. R. Uzzal, A. Al Omar, A. T. Hasan, and M. Z. A. Bhuiyan, "Towards a privacy-preserving voting system through blockchain technologies," in </w:t>
      </w:r>
      <w:r w:rsidRPr="00610096">
        <w:rPr>
          <w:rFonts w:asciiTheme="majorBidi" w:hAnsiTheme="majorBidi" w:cstheme="majorBidi"/>
          <w:i/>
          <w:sz w:val="20"/>
          <w:szCs w:val="20"/>
        </w:rPr>
        <w:t>2019 IEEE Intl Conf on Dependable, Autonomic and Secure Computing, Intl Conf on Pervasive Intelligence and Computing, Intl Conf on Cloud and Big Data Computing, Intl Conf on Cyber Science and Technology Congress (DASC/PiCom/CBDCom/CyberSciTech)</w:t>
      </w:r>
      <w:r w:rsidRPr="00610096">
        <w:rPr>
          <w:rFonts w:asciiTheme="majorBidi" w:hAnsiTheme="majorBidi" w:cstheme="majorBidi"/>
          <w:sz w:val="20"/>
          <w:szCs w:val="20"/>
        </w:rPr>
        <w:t xml:space="preserve">, 2019: IEEE, pp. 602-608. </w:t>
      </w:r>
    </w:p>
    <w:p w14:paraId="1C84313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2]</w:t>
      </w:r>
      <w:r w:rsidRPr="00610096">
        <w:rPr>
          <w:rFonts w:asciiTheme="majorBidi" w:hAnsiTheme="majorBidi" w:cstheme="majorBidi"/>
          <w:sz w:val="20"/>
          <w:szCs w:val="20"/>
        </w:rPr>
        <w:tab/>
        <w:t xml:space="preserve"> V. Sathya, A. Sarkar, A. Paul, and S. Mishra, "Block Chain Based Cloud Computing Model on EVM Transactions for Secure Voting," in </w:t>
      </w:r>
      <w:r w:rsidRPr="00610096">
        <w:rPr>
          <w:rFonts w:asciiTheme="majorBidi" w:hAnsiTheme="majorBidi" w:cstheme="majorBidi"/>
          <w:i/>
          <w:sz w:val="20"/>
          <w:szCs w:val="20"/>
        </w:rPr>
        <w:t>2019 3rd International Conference on Computing Methodologies and Communication (ICCMC)</w:t>
      </w:r>
      <w:r w:rsidRPr="00610096">
        <w:rPr>
          <w:rFonts w:asciiTheme="majorBidi" w:hAnsiTheme="majorBidi" w:cstheme="majorBidi"/>
          <w:sz w:val="20"/>
          <w:szCs w:val="20"/>
        </w:rPr>
        <w:t xml:space="preserve">, 2019: IEEE, pp. 1075-1079. </w:t>
      </w:r>
    </w:p>
    <w:p w14:paraId="6CF6400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3]</w:t>
      </w:r>
      <w:r w:rsidRPr="00610096">
        <w:rPr>
          <w:rFonts w:asciiTheme="majorBidi" w:hAnsiTheme="majorBidi" w:cstheme="majorBidi"/>
          <w:sz w:val="20"/>
          <w:szCs w:val="20"/>
        </w:rPr>
        <w:tab/>
        <w:t xml:space="preserve"> T. Roopak and R. Sumathi, "Electronic Voting based on Virtual ID of Aadhar using Blockchain Technology," in </w:t>
      </w:r>
      <w:r w:rsidRPr="00610096">
        <w:rPr>
          <w:rFonts w:asciiTheme="majorBidi" w:hAnsiTheme="majorBidi" w:cstheme="majorBidi"/>
          <w:i/>
          <w:sz w:val="20"/>
          <w:szCs w:val="20"/>
        </w:rPr>
        <w:t>2020 2nd International Conference on Innovative Mechanisms for Industry Applications (ICIMIA)</w:t>
      </w:r>
      <w:r w:rsidRPr="00610096">
        <w:rPr>
          <w:rFonts w:asciiTheme="majorBidi" w:hAnsiTheme="majorBidi" w:cstheme="majorBidi"/>
          <w:sz w:val="20"/>
          <w:szCs w:val="20"/>
        </w:rPr>
        <w:t xml:space="preserve">, 2020: IEEE, pp. 71-75. </w:t>
      </w:r>
    </w:p>
    <w:p w14:paraId="7E6E865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4]</w:t>
      </w:r>
      <w:r w:rsidRPr="00610096">
        <w:rPr>
          <w:rFonts w:asciiTheme="majorBidi" w:hAnsiTheme="majorBidi" w:cstheme="majorBidi"/>
          <w:sz w:val="20"/>
          <w:szCs w:val="20"/>
        </w:rPr>
        <w:tab/>
        <w:t xml:space="preserve"> E. Akbari, Q. Wu, W. Zhao, H. R. Arabnia, and M. Q. Yang, "From blockchain to internet-based Voting," in </w:t>
      </w:r>
      <w:r w:rsidRPr="00610096">
        <w:rPr>
          <w:rFonts w:asciiTheme="majorBidi" w:hAnsiTheme="majorBidi" w:cstheme="majorBidi"/>
          <w:i/>
          <w:sz w:val="20"/>
          <w:szCs w:val="20"/>
        </w:rPr>
        <w:t>2017 International Conference on Computational Science and Computational Intelligence (CSCI)</w:t>
      </w:r>
      <w:r w:rsidRPr="00610096">
        <w:rPr>
          <w:rFonts w:asciiTheme="majorBidi" w:hAnsiTheme="majorBidi" w:cstheme="majorBidi"/>
          <w:sz w:val="20"/>
          <w:szCs w:val="20"/>
        </w:rPr>
        <w:t xml:space="preserve">, 2017: IEEE, pp. 218-221. </w:t>
      </w:r>
    </w:p>
    <w:p w14:paraId="0DE552D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5]</w:t>
      </w:r>
      <w:r w:rsidRPr="00610096">
        <w:rPr>
          <w:rFonts w:asciiTheme="majorBidi" w:hAnsiTheme="majorBidi" w:cstheme="majorBidi"/>
          <w:sz w:val="20"/>
          <w:szCs w:val="20"/>
        </w:rPr>
        <w:tab/>
        <w:t xml:space="preserve"> M. Chaieb, S. Yousfi, P. Lafourcade, and R. Robbana, "Verify-your-vote: A verifiable blockchain-based online voting protocol," in </w:t>
      </w:r>
      <w:r w:rsidRPr="00610096">
        <w:rPr>
          <w:rFonts w:asciiTheme="majorBidi" w:hAnsiTheme="majorBidi" w:cstheme="majorBidi"/>
          <w:i/>
          <w:sz w:val="20"/>
          <w:szCs w:val="20"/>
        </w:rPr>
        <w:t>European, Mediterranean, and Middle Eastern Conference on Information Systems</w:t>
      </w:r>
      <w:r w:rsidRPr="00610096">
        <w:rPr>
          <w:rFonts w:asciiTheme="majorBidi" w:hAnsiTheme="majorBidi" w:cstheme="majorBidi"/>
          <w:sz w:val="20"/>
          <w:szCs w:val="20"/>
        </w:rPr>
        <w:t xml:space="preserve">, 2018: Springer, pp. 16-30. </w:t>
      </w:r>
    </w:p>
    <w:p w14:paraId="260F1A4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6]</w:t>
      </w:r>
      <w:r w:rsidRPr="00610096">
        <w:rPr>
          <w:rFonts w:asciiTheme="majorBidi" w:hAnsiTheme="majorBidi" w:cstheme="majorBidi"/>
          <w:sz w:val="20"/>
          <w:szCs w:val="20"/>
        </w:rPr>
        <w:tab/>
        <w:t xml:space="preserve">P. Baudier, G. Kondrateva, C. Ammi, and E. Seulliet, "Peace engineering: The contribution of blockchain systems to the e-voting process," </w:t>
      </w:r>
      <w:r w:rsidRPr="00610096">
        <w:rPr>
          <w:rFonts w:asciiTheme="majorBidi" w:hAnsiTheme="majorBidi" w:cstheme="majorBidi"/>
          <w:i/>
          <w:sz w:val="20"/>
          <w:szCs w:val="20"/>
        </w:rPr>
        <w:t xml:space="preserve">Technological Forecasting and Social Change, </w:t>
      </w:r>
      <w:r w:rsidRPr="00610096">
        <w:rPr>
          <w:rFonts w:asciiTheme="majorBidi" w:hAnsiTheme="majorBidi" w:cstheme="majorBidi"/>
          <w:sz w:val="20"/>
          <w:szCs w:val="20"/>
        </w:rPr>
        <w:t>vol. 162, p. 120397, 2021.</w:t>
      </w:r>
    </w:p>
    <w:p w14:paraId="064FB81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7]</w:t>
      </w:r>
      <w:r w:rsidRPr="00610096">
        <w:rPr>
          <w:rFonts w:asciiTheme="majorBidi" w:hAnsiTheme="majorBidi" w:cstheme="majorBidi"/>
          <w:sz w:val="20"/>
          <w:szCs w:val="20"/>
        </w:rPr>
        <w:tab/>
        <w:t xml:space="preserve">Y. Abuidris, R. Kumar, T. Yang, and J. Onginjo, "Secure large‐scale E‐voting system based on blockchain contract using a hybrid consensus model combined with sharding," </w:t>
      </w:r>
      <w:r w:rsidRPr="00610096">
        <w:rPr>
          <w:rFonts w:asciiTheme="majorBidi" w:hAnsiTheme="majorBidi" w:cstheme="majorBidi"/>
          <w:i/>
          <w:sz w:val="20"/>
          <w:szCs w:val="20"/>
        </w:rPr>
        <w:t xml:space="preserve">ETRI Journal, </w:t>
      </w:r>
      <w:r w:rsidRPr="00610096">
        <w:rPr>
          <w:rFonts w:asciiTheme="majorBidi" w:hAnsiTheme="majorBidi" w:cstheme="majorBidi"/>
          <w:sz w:val="20"/>
          <w:szCs w:val="20"/>
        </w:rPr>
        <w:t>vol. 43, no. 2, pp. 357-370, 2021.</w:t>
      </w:r>
    </w:p>
    <w:p w14:paraId="03C5F40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8]</w:t>
      </w:r>
      <w:r w:rsidRPr="00610096">
        <w:rPr>
          <w:rFonts w:asciiTheme="majorBidi" w:hAnsiTheme="majorBidi" w:cstheme="majorBidi"/>
          <w:sz w:val="20"/>
          <w:szCs w:val="20"/>
        </w:rPr>
        <w:tab/>
        <w:t xml:space="preserve">M. M. Alhejazi and R. M. A. Mohammad, "Enhancing the blockchain voting process in IoT using a novel blockchain Weighted Majority Consensus Algorithm (WMCA)," </w:t>
      </w:r>
      <w:r w:rsidRPr="00610096">
        <w:rPr>
          <w:rFonts w:asciiTheme="majorBidi" w:hAnsiTheme="majorBidi" w:cstheme="majorBidi"/>
          <w:i/>
          <w:sz w:val="20"/>
          <w:szCs w:val="20"/>
        </w:rPr>
        <w:t xml:space="preserve">Information Security Journal: A Global Perspective, </w:t>
      </w:r>
      <w:r w:rsidRPr="00610096">
        <w:rPr>
          <w:rFonts w:asciiTheme="majorBidi" w:hAnsiTheme="majorBidi" w:cstheme="majorBidi"/>
          <w:sz w:val="20"/>
          <w:szCs w:val="20"/>
        </w:rPr>
        <w:t>pp. 1-19, 2021.</w:t>
      </w:r>
    </w:p>
    <w:p w14:paraId="18D384E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29]</w:t>
      </w:r>
      <w:r w:rsidRPr="00610096">
        <w:rPr>
          <w:rFonts w:asciiTheme="majorBidi" w:hAnsiTheme="majorBidi" w:cstheme="majorBidi"/>
          <w:sz w:val="20"/>
          <w:szCs w:val="20"/>
        </w:rPr>
        <w:tab/>
        <w:t xml:space="preserve">A. Prajapati and V. Reddy, "Online Voting System Using Blockchain," in </w:t>
      </w:r>
      <w:r w:rsidRPr="00610096">
        <w:rPr>
          <w:rFonts w:asciiTheme="majorBidi" w:hAnsiTheme="majorBidi" w:cstheme="majorBidi"/>
          <w:i/>
          <w:sz w:val="20"/>
          <w:szCs w:val="20"/>
        </w:rPr>
        <w:t>Communication Software and Networks</w:t>
      </w:r>
      <w:r w:rsidRPr="00610096">
        <w:rPr>
          <w:rFonts w:asciiTheme="majorBidi" w:hAnsiTheme="majorBidi" w:cstheme="majorBidi"/>
          <w:sz w:val="20"/>
          <w:szCs w:val="20"/>
        </w:rPr>
        <w:t>: Springer, 2021, pp. 665-672.</w:t>
      </w:r>
    </w:p>
    <w:p w14:paraId="53B61B7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0]</w:t>
      </w:r>
      <w:r w:rsidRPr="00610096">
        <w:rPr>
          <w:rFonts w:asciiTheme="majorBidi" w:hAnsiTheme="majorBidi" w:cstheme="majorBidi"/>
          <w:sz w:val="20"/>
          <w:szCs w:val="20"/>
        </w:rPr>
        <w:tab/>
        <w:t xml:space="preserve"> W. Zhang</w:t>
      </w:r>
      <w:r w:rsidRPr="00610096">
        <w:rPr>
          <w:rFonts w:asciiTheme="majorBidi" w:hAnsiTheme="majorBidi" w:cstheme="majorBidi"/>
          <w:i/>
          <w:sz w:val="20"/>
          <w:szCs w:val="20"/>
        </w:rPr>
        <w:t xml:space="preserve"> et al.</w:t>
      </w:r>
      <w:r w:rsidRPr="00610096">
        <w:rPr>
          <w:rFonts w:asciiTheme="majorBidi" w:hAnsiTheme="majorBidi" w:cstheme="majorBidi"/>
          <w:sz w:val="20"/>
          <w:szCs w:val="20"/>
        </w:rPr>
        <w:t xml:space="preserve">, "A privacy-preserving voting protocol on blockchain," in </w:t>
      </w:r>
      <w:r w:rsidRPr="00610096">
        <w:rPr>
          <w:rFonts w:asciiTheme="majorBidi" w:hAnsiTheme="majorBidi" w:cstheme="majorBidi"/>
          <w:i/>
          <w:sz w:val="20"/>
          <w:szCs w:val="20"/>
        </w:rPr>
        <w:t>2018 IEEE 11th International Conference on Cloud Computing (CLOUD)</w:t>
      </w:r>
      <w:r w:rsidRPr="00610096">
        <w:rPr>
          <w:rFonts w:asciiTheme="majorBidi" w:hAnsiTheme="majorBidi" w:cstheme="majorBidi"/>
          <w:sz w:val="20"/>
          <w:szCs w:val="20"/>
        </w:rPr>
        <w:t xml:space="preserve">, 2018: IEEE, pp. 401-408. </w:t>
      </w:r>
    </w:p>
    <w:p w14:paraId="76006B9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1]</w:t>
      </w:r>
      <w:r w:rsidRPr="00610096">
        <w:rPr>
          <w:rFonts w:asciiTheme="majorBidi" w:hAnsiTheme="majorBidi" w:cstheme="majorBidi"/>
          <w:sz w:val="20"/>
          <w:szCs w:val="20"/>
        </w:rPr>
        <w:tab/>
        <w:t xml:space="preserve"> A. M. Al-madani, A. T. Gaikwad, V. Mahale, and Z. A. Ahmed, "Decentralized E-voting system based on Smart Contract by using Blockchain Technology," in </w:t>
      </w:r>
      <w:r w:rsidRPr="00610096">
        <w:rPr>
          <w:rFonts w:asciiTheme="majorBidi" w:hAnsiTheme="majorBidi" w:cstheme="majorBidi"/>
          <w:i/>
          <w:sz w:val="20"/>
          <w:szCs w:val="20"/>
        </w:rPr>
        <w:t>2020 International Conference on Smart Innovations in Design, Environment, Management, Planning and Computing (ICSIDEMPC)</w:t>
      </w:r>
      <w:r w:rsidRPr="00610096">
        <w:rPr>
          <w:rFonts w:asciiTheme="majorBidi" w:hAnsiTheme="majorBidi" w:cstheme="majorBidi"/>
          <w:sz w:val="20"/>
          <w:szCs w:val="20"/>
        </w:rPr>
        <w:t xml:space="preserve">, 2020: IEEE, pp. 176-180. </w:t>
      </w:r>
    </w:p>
    <w:p w14:paraId="1BF8593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2]</w:t>
      </w:r>
      <w:r w:rsidRPr="00610096">
        <w:rPr>
          <w:rFonts w:asciiTheme="majorBidi" w:hAnsiTheme="majorBidi" w:cstheme="majorBidi"/>
          <w:sz w:val="20"/>
          <w:szCs w:val="20"/>
        </w:rPr>
        <w:tab/>
        <w:t xml:space="preserve"> F. Þ. Hjálmarsson, G. K. Hreiðarsson, M. Hamdaqa, and G. Hjálmtýsson, "Blockchain-based e-voting system," in </w:t>
      </w:r>
      <w:r w:rsidRPr="00610096">
        <w:rPr>
          <w:rFonts w:asciiTheme="majorBidi" w:hAnsiTheme="majorBidi" w:cstheme="majorBidi"/>
          <w:i/>
          <w:sz w:val="20"/>
          <w:szCs w:val="20"/>
        </w:rPr>
        <w:t>2018 IEEE 11th International Conference on Cloud Computing (CLOUD)</w:t>
      </w:r>
      <w:r w:rsidRPr="00610096">
        <w:rPr>
          <w:rFonts w:asciiTheme="majorBidi" w:hAnsiTheme="majorBidi" w:cstheme="majorBidi"/>
          <w:sz w:val="20"/>
          <w:szCs w:val="20"/>
        </w:rPr>
        <w:t xml:space="preserve">, 2018: IEEE, pp. 983-986. </w:t>
      </w:r>
    </w:p>
    <w:p w14:paraId="5DD027F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3]</w:t>
      </w:r>
      <w:r w:rsidRPr="00610096">
        <w:rPr>
          <w:rFonts w:asciiTheme="majorBidi" w:hAnsiTheme="majorBidi" w:cstheme="majorBidi"/>
          <w:sz w:val="20"/>
          <w:szCs w:val="20"/>
        </w:rPr>
        <w:tab/>
        <w:t xml:space="preserve"> S. T. Alvi, M. N. Uddin, L. Islam, and S. Ahamed, "From Conventional Voting to Blockchain Voting: Categorization of Different Voting Mechanisms," in </w:t>
      </w:r>
      <w:r w:rsidRPr="00610096">
        <w:rPr>
          <w:rFonts w:asciiTheme="majorBidi" w:hAnsiTheme="majorBidi" w:cstheme="majorBidi"/>
          <w:i/>
          <w:sz w:val="20"/>
          <w:szCs w:val="20"/>
        </w:rPr>
        <w:t>2020 2nd International Conference on Sustainable Technologies for Industry 4.0 (STI)</w:t>
      </w:r>
      <w:r w:rsidRPr="00610096">
        <w:rPr>
          <w:rFonts w:asciiTheme="majorBidi" w:hAnsiTheme="majorBidi" w:cstheme="majorBidi"/>
          <w:sz w:val="20"/>
          <w:szCs w:val="20"/>
        </w:rPr>
        <w:t xml:space="preserve">, 2020: IEEE, pp. 1-6. </w:t>
      </w:r>
    </w:p>
    <w:p w14:paraId="3B20AD8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4]</w:t>
      </w:r>
      <w:r w:rsidRPr="00610096">
        <w:rPr>
          <w:rFonts w:asciiTheme="majorBidi" w:hAnsiTheme="majorBidi" w:cstheme="majorBidi"/>
          <w:sz w:val="20"/>
          <w:szCs w:val="20"/>
        </w:rPr>
        <w:tab/>
        <w:t xml:space="preserve"> K. Patidar and S. Jain, "Decentralized e-voting portal using blockchain," in </w:t>
      </w:r>
      <w:r w:rsidRPr="00610096">
        <w:rPr>
          <w:rFonts w:asciiTheme="majorBidi" w:hAnsiTheme="majorBidi" w:cstheme="majorBidi"/>
          <w:i/>
          <w:sz w:val="20"/>
          <w:szCs w:val="20"/>
        </w:rPr>
        <w:t>2019 10th International Conference on Computing, Communication and Networking Technologies (ICCCNT)</w:t>
      </w:r>
      <w:r w:rsidRPr="00610096">
        <w:rPr>
          <w:rFonts w:asciiTheme="majorBidi" w:hAnsiTheme="majorBidi" w:cstheme="majorBidi"/>
          <w:sz w:val="20"/>
          <w:szCs w:val="20"/>
        </w:rPr>
        <w:t xml:space="preserve">, 2019: IEEE, pp. 1-4. </w:t>
      </w:r>
    </w:p>
    <w:p w14:paraId="41EB202B"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5]</w:t>
      </w:r>
      <w:r w:rsidRPr="00610096">
        <w:rPr>
          <w:rFonts w:asciiTheme="majorBidi" w:hAnsiTheme="majorBidi" w:cstheme="majorBidi"/>
          <w:sz w:val="20"/>
          <w:szCs w:val="20"/>
        </w:rPr>
        <w:tab/>
        <w:t xml:space="preserve"> K. Garg, P. Saraswat, S. Bisht, S. K. Aggarwal, S. K. Kothuri, and S. Gupta, "A comparitive analysis on e-voting system using blockchain," in </w:t>
      </w:r>
      <w:r w:rsidRPr="00610096">
        <w:rPr>
          <w:rFonts w:asciiTheme="majorBidi" w:hAnsiTheme="majorBidi" w:cstheme="majorBidi"/>
          <w:i/>
          <w:sz w:val="20"/>
          <w:szCs w:val="20"/>
        </w:rPr>
        <w:t>2019 4th International Conference on Internet of Things: Smart Innovation and Usages (IoT-SIU)</w:t>
      </w:r>
      <w:r w:rsidRPr="00610096">
        <w:rPr>
          <w:rFonts w:asciiTheme="majorBidi" w:hAnsiTheme="majorBidi" w:cstheme="majorBidi"/>
          <w:sz w:val="20"/>
          <w:szCs w:val="20"/>
        </w:rPr>
        <w:t xml:space="preserve">, 2019: IEEE, pp. 1-4. </w:t>
      </w:r>
    </w:p>
    <w:p w14:paraId="3280EFCE"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6]</w:t>
      </w:r>
      <w:r w:rsidRPr="00610096">
        <w:rPr>
          <w:rFonts w:asciiTheme="majorBidi" w:hAnsiTheme="majorBidi" w:cstheme="majorBidi"/>
          <w:sz w:val="20"/>
          <w:szCs w:val="20"/>
        </w:rPr>
        <w:tab/>
        <w:t xml:space="preserve"> M. A. Cheema, N. Ashraf, A. Aftab, H. K. Qureshi, M. Kazim, and A. T. Azar, "Machine Learning with Blockchain for Secure E-voting System," in </w:t>
      </w:r>
      <w:r w:rsidRPr="00610096">
        <w:rPr>
          <w:rFonts w:asciiTheme="majorBidi" w:hAnsiTheme="majorBidi" w:cstheme="majorBidi"/>
          <w:i/>
          <w:sz w:val="20"/>
          <w:szCs w:val="20"/>
        </w:rPr>
        <w:t>2020 First International Conference of Smart Systems and Emerging Technologies (SMARTTECH)</w:t>
      </w:r>
      <w:r w:rsidRPr="00610096">
        <w:rPr>
          <w:rFonts w:asciiTheme="majorBidi" w:hAnsiTheme="majorBidi" w:cstheme="majorBidi"/>
          <w:sz w:val="20"/>
          <w:szCs w:val="20"/>
        </w:rPr>
        <w:t xml:space="preserve">, 2020: IEEE, pp. 177-182. </w:t>
      </w:r>
    </w:p>
    <w:p w14:paraId="0DD67D8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lastRenderedPageBreak/>
        <w:t>[37]</w:t>
      </w:r>
      <w:r w:rsidRPr="00610096">
        <w:rPr>
          <w:rFonts w:asciiTheme="majorBidi" w:hAnsiTheme="majorBidi" w:cstheme="majorBidi"/>
          <w:sz w:val="20"/>
          <w:szCs w:val="20"/>
        </w:rPr>
        <w:tab/>
        <w:t xml:space="preserve"> S. Agbesi and G. Asante, "Electronic voting recording system based on blockchain technology," in </w:t>
      </w:r>
      <w:r w:rsidRPr="00610096">
        <w:rPr>
          <w:rFonts w:asciiTheme="majorBidi" w:hAnsiTheme="majorBidi" w:cstheme="majorBidi"/>
          <w:i/>
          <w:sz w:val="20"/>
          <w:szCs w:val="20"/>
        </w:rPr>
        <w:t>2019 12th CMI Conference on Cybersecurity and Privacy (CMI)</w:t>
      </w:r>
      <w:r w:rsidRPr="00610096">
        <w:rPr>
          <w:rFonts w:asciiTheme="majorBidi" w:hAnsiTheme="majorBidi" w:cstheme="majorBidi"/>
          <w:sz w:val="20"/>
          <w:szCs w:val="20"/>
        </w:rPr>
        <w:t xml:space="preserve">, 2019: IEEE, pp. 1-8. </w:t>
      </w:r>
    </w:p>
    <w:p w14:paraId="0B37304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8]</w:t>
      </w:r>
      <w:r w:rsidRPr="00610096">
        <w:rPr>
          <w:rFonts w:asciiTheme="majorBidi" w:hAnsiTheme="majorBidi" w:cstheme="majorBidi"/>
          <w:sz w:val="20"/>
          <w:szCs w:val="20"/>
        </w:rPr>
        <w:tab/>
        <w:t xml:space="preserve"> K. Košt’ál, R. Bencel, M. Ries, and I. Kotuliak, "Blockchain E-Voting Done Right: Privacy and Transparency with Public Blockchain," in </w:t>
      </w:r>
      <w:r w:rsidRPr="00610096">
        <w:rPr>
          <w:rFonts w:asciiTheme="majorBidi" w:hAnsiTheme="majorBidi" w:cstheme="majorBidi"/>
          <w:i/>
          <w:sz w:val="20"/>
          <w:szCs w:val="20"/>
        </w:rPr>
        <w:t>2019 IEEE 10th International Conference on Software Engineering and Service Science (ICSESS)</w:t>
      </w:r>
      <w:r w:rsidRPr="00610096">
        <w:rPr>
          <w:rFonts w:asciiTheme="majorBidi" w:hAnsiTheme="majorBidi" w:cstheme="majorBidi"/>
          <w:sz w:val="20"/>
          <w:szCs w:val="20"/>
        </w:rPr>
        <w:t xml:space="preserve">, 2019: IEEE, pp. 592-595. </w:t>
      </w:r>
    </w:p>
    <w:p w14:paraId="57FB478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39]</w:t>
      </w:r>
      <w:r w:rsidRPr="00610096">
        <w:rPr>
          <w:rFonts w:asciiTheme="majorBidi" w:hAnsiTheme="majorBidi" w:cstheme="majorBidi"/>
          <w:sz w:val="20"/>
          <w:szCs w:val="20"/>
        </w:rPr>
        <w:tab/>
        <w:t xml:space="preserve"> A. Singh and K. Chatterjee, "Secevs: Secure electronic voting system using blockchain technology," in </w:t>
      </w:r>
      <w:r w:rsidRPr="00610096">
        <w:rPr>
          <w:rFonts w:asciiTheme="majorBidi" w:hAnsiTheme="majorBidi" w:cstheme="majorBidi"/>
          <w:i/>
          <w:sz w:val="20"/>
          <w:szCs w:val="20"/>
        </w:rPr>
        <w:t>2018 International Conference on Computing, Power and Communication Technologies (GUCON)</w:t>
      </w:r>
      <w:r w:rsidRPr="00610096">
        <w:rPr>
          <w:rFonts w:asciiTheme="majorBidi" w:hAnsiTheme="majorBidi" w:cstheme="majorBidi"/>
          <w:sz w:val="20"/>
          <w:szCs w:val="20"/>
        </w:rPr>
        <w:t xml:space="preserve">, 2018: IEEE, pp. 863-867. </w:t>
      </w:r>
    </w:p>
    <w:p w14:paraId="110724AD"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0]</w:t>
      </w:r>
      <w:r w:rsidRPr="00610096">
        <w:rPr>
          <w:rFonts w:asciiTheme="majorBidi" w:hAnsiTheme="majorBidi" w:cstheme="majorBidi"/>
          <w:sz w:val="20"/>
          <w:szCs w:val="20"/>
        </w:rPr>
        <w:tab/>
        <w:t xml:space="preserve"> V. Vijayalakshmi and S. Vimal, "A Novel P2P based System with Blockchain for Secured Voting Scheme," in </w:t>
      </w:r>
      <w:r w:rsidRPr="00610096">
        <w:rPr>
          <w:rFonts w:asciiTheme="majorBidi" w:hAnsiTheme="majorBidi" w:cstheme="majorBidi"/>
          <w:i/>
          <w:sz w:val="20"/>
          <w:szCs w:val="20"/>
        </w:rPr>
        <w:t>2019 Fifth International Conference on Science Technology Engineering and Mathematics (ICONSTEM)</w:t>
      </w:r>
      <w:r w:rsidRPr="00610096">
        <w:rPr>
          <w:rFonts w:asciiTheme="majorBidi" w:hAnsiTheme="majorBidi" w:cstheme="majorBidi"/>
          <w:sz w:val="20"/>
          <w:szCs w:val="20"/>
        </w:rPr>
        <w:t xml:space="preserve">, 2019, vol. 1: IEEE, pp. 153-156. </w:t>
      </w:r>
    </w:p>
    <w:p w14:paraId="1ABA3A6E"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1]</w:t>
      </w:r>
      <w:r w:rsidRPr="00610096">
        <w:rPr>
          <w:rFonts w:asciiTheme="majorBidi" w:hAnsiTheme="majorBidi" w:cstheme="majorBidi"/>
          <w:sz w:val="20"/>
          <w:szCs w:val="20"/>
        </w:rPr>
        <w:tab/>
        <w:t xml:space="preserve"> N. B. Al Barghuthi</w:t>
      </w:r>
      <w:r w:rsidRPr="00610096">
        <w:rPr>
          <w:rFonts w:asciiTheme="majorBidi" w:hAnsiTheme="majorBidi" w:cstheme="majorBidi"/>
          <w:i/>
          <w:sz w:val="20"/>
          <w:szCs w:val="20"/>
        </w:rPr>
        <w:t xml:space="preserve"> et al.</w:t>
      </w:r>
      <w:r w:rsidRPr="00610096">
        <w:rPr>
          <w:rFonts w:asciiTheme="majorBidi" w:hAnsiTheme="majorBidi" w:cstheme="majorBidi"/>
          <w:sz w:val="20"/>
          <w:szCs w:val="20"/>
        </w:rPr>
        <w:t xml:space="preserve">, "An Analytical View on Political Voting System using Blockchain Technology-UAE Case Study," in </w:t>
      </w:r>
      <w:r w:rsidRPr="00610096">
        <w:rPr>
          <w:rFonts w:asciiTheme="majorBidi" w:hAnsiTheme="majorBidi" w:cstheme="majorBidi"/>
          <w:i/>
          <w:sz w:val="20"/>
          <w:szCs w:val="20"/>
        </w:rPr>
        <w:t>2019 Sixth HCT Information Technology Trends (ITT)</w:t>
      </w:r>
      <w:r w:rsidRPr="00610096">
        <w:rPr>
          <w:rFonts w:asciiTheme="majorBidi" w:hAnsiTheme="majorBidi" w:cstheme="majorBidi"/>
          <w:sz w:val="20"/>
          <w:szCs w:val="20"/>
        </w:rPr>
        <w:t xml:space="preserve">, 2019: IEEE, pp. 132-137. </w:t>
      </w:r>
    </w:p>
    <w:p w14:paraId="441107B9"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2]</w:t>
      </w:r>
      <w:r w:rsidRPr="00610096">
        <w:rPr>
          <w:rFonts w:asciiTheme="majorBidi" w:hAnsiTheme="majorBidi" w:cstheme="majorBidi"/>
          <w:sz w:val="20"/>
          <w:szCs w:val="20"/>
        </w:rPr>
        <w:tab/>
        <w:t xml:space="preserve"> H.-T. Wu and C.-Y. Yang, "A blockchain-based network security mechanism for voting systems," in </w:t>
      </w:r>
      <w:r w:rsidRPr="00610096">
        <w:rPr>
          <w:rFonts w:asciiTheme="majorBidi" w:hAnsiTheme="majorBidi" w:cstheme="majorBidi"/>
          <w:i/>
          <w:sz w:val="20"/>
          <w:szCs w:val="20"/>
        </w:rPr>
        <w:t>2018 1st International Cognitive Cities Conference (IC3)</w:t>
      </w:r>
      <w:r w:rsidRPr="00610096">
        <w:rPr>
          <w:rFonts w:asciiTheme="majorBidi" w:hAnsiTheme="majorBidi" w:cstheme="majorBidi"/>
          <w:sz w:val="20"/>
          <w:szCs w:val="20"/>
        </w:rPr>
        <w:t xml:space="preserve">, 2018: IEEE, pp. 227-230. </w:t>
      </w:r>
    </w:p>
    <w:p w14:paraId="253ADC3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3]</w:t>
      </w:r>
      <w:r w:rsidRPr="00610096">
        <w:rPr>
          <w:rFonts w:asciiTheme="majorBidi" w:hAnsiTheme="majorBidi" w:cstheme="majorBidi"/>
          <w:sz w:val="20"/>
          <w:szCs w:val="20"/>
        </w:rPr>
        <w:tab/>
        <w:t xml:space="preserve"> K. Teja, M. Shravani, C. Y. Simha, and M. R. Kounte, "Secured voting through Blockchain technology," in </w:t>
      </w:r>
      <w:r w:rsidRPr="00610096">
        <w:rPr>
          <w:rFonts w:asciiTheme="majorBidi" w:hAnsiTheme="majorBidi" w:cstheme="majorBidi"/>
          <w:i/>
          <w:sz w:val="20"/>
          <w:szCs w:val="20"/>
        </w:rPr>
        <w:t>2019 3rd International Conference on Trends in Electronics and Informatics (ICOEI)</w:t>
      </w:r>
      <w:r w:rsidRPr="00610096">
        <w:rPr>
          <w:rFonts w:asciiTheme="majorBidi" w:hAnsiTheme="majorBidi" w:cstheme="majorBidi"/>
          <w:sz w:val="20"/>
          <w:szCs w:val="20"/>
        </w:rPr>
        <w:t xml:space="preserve">, 2019: IEEE, pp. 1416-1419. </w:t>
      </w:r>
    </w:p>
    <w:p w14:paraId="4A018D5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4]</w:t>
      </w:r>
      <w:r w:rsidRPr="00610096">
        <w:rPr>
          <w:rFonts w:asciiTheme="majorBidi" w:hAnsiTheme="majorBidi" w:cstheme="majorBidi"/>
          <w:sz w:val="20"/>
          <w:szCs w:val="20"/>
        </w:rPr>
        <w:tab/>
        <w:t xml:space="preserve"> Y. Abuidris, A. Hassan, A. Hadabi, and I. Elfadul, "Risks and Opportunities of Blockchain Based on E-Voting Systems," in </w:t>
      </w:r>
      <w:r w:rsidRPr="00610096">
        <w:rPr>
          <w:rFonts w:asciiTheme="majorBidi" w:hAnsiTheme="majorBidi" w:cstheme="majorBidi"/>
          <w:i/>
          <w:sz w:val="20"/>
          <w:szCs w:val="20"/>
        </w:rPr>
        <w:t>2019 16th International Computer Conference on Wavelet Active Media Technology and Information Processing</w:t>
      </w:r>
      <w:r w:rsidRPr="00610096">
        <w:rPr>
          <w:rFonts w:asciiTheme="majorBidi" w:hAnsiTheme="majorBidi" w:cstheme="majorBidi"/>
          <w:sz w:val="20"/>
          <w:szCs w:val="20"/>
        </w:rPr>
        <w:t xml:space="preserve">, 2019: IEEE, pp. 365-368. </w:t>
      </w:r>
    </w:p>
    <w:p w14:paraId="7471420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5]</w:t>
      </w:r>
      <w:r w:rsidRPr="00610096">
        <w:rPr>
          <w:rFonts w:asciiTheme="majorBidi" w:hAnsiTheme="majorBidi" w:cstheme="majorBidi"/>
          <w:sz w:val="20"/>
          <w:szCs w:val="20"/>
        </w:rPr>
        <w:tab/>
        <w:t xml:space="preserve"> A. K. Tyagi, T. F. Fernandez, and S. Aswathy, "Blockchain and Aadhaar based Electronic Voting System," in </w:t>
      </w:r>
      <w:r w:rsidRPr="00610096">
        <w:rPr>
          <w:rFonts w:asciiTheme="majorBidi" w:hAnsiTheme="majorBidi" w:cstheme="majorBidi"/>
          <w:i/>
          <w:sz w:val="20"/>
          <w:szCs w:val="20"/>
        </w:rPr>
        <w:t>2020 4th International Conference on Electronics, Communication and Aerospace Technology (ICECA)</w:t>
      </w:r>
      <w:r w:rsidRPr="00610096">
        <w:rPr>
          <w:rFonts w:asciiTheme="majorBidi" w:hAnsiTheme="majorBidi" w:cstheme="majorBidi"/>
          <w:sz w:val="20"/>
          <w:szCs w:val="20"/>
        </w:rPr>
        <w:t xml:space="preserve">, 2020: IEEE, pp. 498-504. </w:t>
      </w:r>
    </w:p>
    <w:p w14:paraId="59391AC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6]</w:t>
      </w:r>
      <w:r w:rsidRPr="00610096">
        <w:rPr>
          <w:rFonts w:asciiTheme="majorBidi" w:hAnsiTheme="majorBidi" w:cstheme="majorBidi"/>
          <w:sz w:val="20"/>
          <w:szCs w:val="20"/>
        </w:rPr>
        <w:tab/>
        <w:t xml:space="preserve"> S. Bartolucci, P. Bernat, and D. Joseph, "SHARVOT: secret SHARe-based VOTing on the blockchain," in </w:t>
      </w:r>
      <w:r w:rsidRPr="00610096">
        <w:rPr>
          <w:rFonts w:asciiTheme="majorBidi" w:hAnsiTheme="majorBidi" w:cstheme="majorBidi"/>
          <w:i/>
          <w:sz w:val="20"/>
          <w:szCs w:val="20"/>
        </w:rPr>
        <w:t>Proceedings of the 1st international workshop on emerging trends in software engineering for blockchain</w:t>
      </w:r>
      <w:r w:rsidRPr="00610096">
        <w:rPr>
          <w:rFonts w:asciiTheme="majorBidi" w:hAnsiTheme="majorBidi" w:cstheme="majorBidi"/>
          <w:sz w:val="20"/>
          <w:szCs w:val="20"/>
        </w:rPr>
        <w:t xml:space="preserve">, 2018, pp. 30-34. </w:t>
      </w:r>
    </w:p>
    <w:p w14:paraId="67D8FEA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7]</w:t>
      </w:r>
      <w:r w:rsidRPr="00610096">
        <w:rPr>
          <w:rFonts w:asciiTheme="majorBidi" w:hAnsiTheme="majorBidi" w:cstheme="majorBidi"/>
          <w:sz w:val="20"/>
          <w:szCs w:val="20"/>
        </w:rPr>
        <w:tab/>
        <w:t xml:space="preserve"> M. Doost, A. Kavousi, J. Mohajeri, and M. Salmasizadeh, "Analysis and Improvement of an E-voting System Based on Blockchain," in </w:t>
      </w:r>
      <w:r w:rsidRPr="00610096">
        <w:rPr>
          <w:rFonts w:asciiTheme="majorBidi" w:hAnsiTheme="majorBidi" w:cstheme="majorBidi"/>
          <w:i/>
          <w:sz w:val="20"/>
          <w:szCs w:val="20"/>
        </w:rPr>
        <w:t>2020 28th Iranian Conference on Electrical Engineering (ICEE)</w:t>
      </w:r>
      <w:r w:rsidRPr="00610096">
        <w:rPr>
          <w:rFonts w:asciiTheme="majorBidi" w:hAnsiTheme="majorBidi" w:cstheme="majorBidi"/>
          <w:sz w:val="20"/>
          <w:szCs w:val="20"/>
        </w:rPr>
        <w:t xml:space="preserve">, 2020: IEEE, pp. 1-4. </w:t>
      </w:r>
    </w:p>
    <w:p w14:paraId="0E3FE9A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8]</w:t>
      </w:r>
      <w:r w:rsidRPr="00610096">
        <w:rPr>
          <w:rFonts w:asciiTheme="majorBidi" w:hAnsiTheme="majorBidi" w:cstheme="majorBidi"/>
          <w:sz w:val="20"/>
          <w:szCs w:val="20"/>
        </w:rPr>
        <w:tab/>
        <w:t xml:space="preserve"> S. Khaikaew and A. Leelasantitham, "Development of the Voting System for Game Show Program Using Blockchain Technology," in </w:t>
      </w:r>
      <w:r w:rsidRPr="00610096">
        <w:rPr>
          <w:rFonts w:asciiTheme="majorBidi" w:hAnsiTheme="majorBidi" w:cstheme="majorBidi"/>
          <w:i/>
          <w:sz w:val="20"/>
          <w:szCs w:val="20"/>
        </w:rPr>
        <w:t>2020 17th International Conference on Electrical Engineering/Electronics, Computer, Telecommunications and Information Technology (ECTI-CON)</w:t>
      </w:r>
      <w:r w:rsidRPr="00610096">
        <w:rPr>
          <w:rFonts w:asciiTheme="majorBidi" w:hAnsiTheme="majorBidi" w:cstheme="majorBidi"/>
          <w:sz w:val="20"/>
          <w:szCs w:val="20"/>
        </w:rPr>
        <w:t xml:space="preserve">, 2020: IEEE, pp. 267-270. </w:t>
      </w:r>
    </w:p>
    <w:p w14:paraId="31C1DB8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49]</w:t>
      </w:r>
      <w:r w:rsidRPr="00610096">
        <w:rPr>
          <w:rFonts w:asciiTheme="majorBidi" w:hAnsiTheme="majorBidi" w:cstheme="majorBidi"/>
          <w:sz w:val="20"/>
          <w:szCs w:val="20"/>
        </w:rPr>
        <w:tab/>
        <w:t xml:space="preserve"> C. Jayapal, N. Sekar, R. Sekar, and R. Suresh, "Secured Voting Using Blockchain," in </w:t>
      </w:r>
      <w:r w:rsidRPr="00610096">
        <w:rPr>
          <w:rFonts w:asciiTheme="majorBidi" w:hAnsiTheme="majorBidi" w:cstheme="majorBidi"/>
          <w:i/>
          <w:sz w:val="20"/>
          <w:szCs w:val="20"/>
        </w:rPr>
        <w:t>2020 IEEE 5th International Conference on Computing Communication and Automation (ICCCA)</w:t>
      </w:r>
      <w:r w:rsidRPr="00610096">
        <w:rPr>
          <w:rFonts w:asciiTheme="majorBidi" w:hAnsiTheme="majorBidi" w:cstheme="majorBidi"/>
          <w:sz w:val="20"/>
          <w:szCs w:val="20"/>
        </w:rPr>
        <w:t xml:space="preserve">, 2020: IEEE, pp. 177-184. </w:t>
      </w:r>
    </w:p>
    <w:p w14:paraId="7009699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0]</w:t>
      </w:r>
      <w:r w:rsidRPr="00610096">
        <w:rPr>
          <w:rFonts w:asciiTheme="majorBidi" w:hAnsiTheme="majorBidi" w:cstheme="majorBidi"/>
          <w:sz w:val="20"/>
          <w:szCs w:val="20"/>
        </w:rPr>
        <w:tab/>
        <w:t xml:space="preserve"> M. Navarrete, R. Huancas, P. DÍaz, and M. Rivadeneira, "Blockchain electronic vote system," in </w:t>
      </w:r>
      <w:r w:rsidRPr="00610096">
        <w:rPr>
          <w:rFonts w:asciiTheme="majorBidi" w:hAnsiTheme="majorBidi" w:cstheme="majorBidi"/>
          <w:i/>
          <w:sz w:val="20"/>
          <w:szCs w:val="20"/>
        </w:rPr>
        <w:t>2019 IEEE CHILEAN Conference on Electrical, Electronics Engineering, Information and Communication Technologies (CHILECON)</w:t>
      </w:r>
      <w:r w:rsidRPr="00610096">
        <w:rPr>
          <w:rFonts w:asciiTheme="majorBidi" w:hAnsiTheme="majorBidi" w:cstheme="majorBidi"/>
          <w:sz w:val="20"/>
          <w:szCs w:val="20"/>
        </w:rPr>
        <w:t xml:space="preserve">, 2019: IEEE, pp. 1-7. </w:t>
      </w:r>
    </w:p>
    <w:p w14:paraId="225F85C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1]</w:t>
      </w:r>
      <w:r w:rsidRPr="00610096">
        <w:rPr>
          <w:rFonts w:asciiTheme="majorBidi" w:hAnsiTheme="majorBidi" w:cstheme="majorBidi"/>
          <w:sz w:val="20"/>
          <w:szCs w:val="20"/>
        </w:rPr>
        <w:tab/>
        <w:t xml:space="preserve"> D. Suyitno, B. R. Aladhirus, and R. W. Wardhani, "Design and Implementation of Smart Card based Secure Key Storage The Blockchain E-voting Application," in </w:t>
      </w:r>
      <w:r w:rsidRPr="00610096">
        <w:rPr>
          <w:rFonts w:asciiTheme="majorBidi" w:hAnsiTheme="majorBidi" w:cstheme="majorBidi"/>
          <w:i/>
          <w:sz w:val="20"/>
          <w:szCs w:val="20"/>
        </w:rPr>
        <w:t>2020 1st International Conference on Information Technology, Advanced Mechanical and Electrical Engineering (ICITAMEE)</w:t>
      </w:r>
      <w:r w:rsidRPr="00610096">
        <w:rPr>
          <w:rFonts w:asciiTheme="majorBidi" w:hAnsiTheme="majorBidi" w:cstheme="majorBidi"/>
          <w:sz w:val="20"/>
          <w:szCs w:val="20"/>
        </w:rPr>
        <w:t xml:space="preserve">, 2020: IEEE, pp. 259-264. </w:t>
      </w:r>
    </w:p>
    <w:p w14:paraId="477284FD"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2]</w:t>
      </w:r>
      <w:r w:rsidRPr="00610096">
        <w:rPr>
          <w:rFonts w:asciiTheme="majorBidi" w:hAnsiTheme="majorBidi" w:cstheme="majorBidi"/>
          <w:sz w:val="20"/>
          <w:szCs w:val="20"/>
        </w:rPr>
        <w:tab/>
        <w:t xml:space="preserve"> S. T. Alvi, M. N. Uddin, L. Islam, and S. Ahamed, "A Blockchain based Cost effective Digital Voting System using SideChain and Smart Contracts," in </w:t>
      </w:r>
      <w:r w:rsidRPr="00610096">
        <w:rPr>
          <w:rFonts w:asciiTheme="majorBidi" w:hAnsiTheme="majorBidi" w:cstheme="majorBidi"/>
          <w:i/>
          <w:sz w:val="20"/>
          <w:szCs w:val="20"/>
        </w:rPr>
        <w:t>2020 11th International Conference on Electrical and Computer Engineering (ICECE)</w:t>
      </w:r>
      <w:r w:rsidRPr="00610096">
        <w:rPr>
          <w:rFonts w:asciiTheme="majorBidi" w:hAnsiTheme="majorBidi" w:cstheme="majorBidi"/>
          <w:sz w:val="20"/>
          <w:szCs w:val="20"/>
        </w:rPr>
        <w:t xml:space="preserve">, 2020: IEEE, pp. 467-470. </w:t>
      </w:r>
    </w:p>
    <w:p w14:paraId="27BBBD79"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3]</w:t>
      </w:r>
      <w:r w:rsidRPr="00610096">
        <w:rPr>
          <w:rFonts w:asciiTheme="majorBidi" w:hAnsiTheme="majorBidi" w:cstheme="majorBidi"/>
          <w:sz w:val="20"/>
          <w:szCs w:val="20"/>
        </w:rPr>
        <w:tab/>
        <w:t xml:space="preserve">F. D. Giraldo and C. E. Gamboa, "Electronic Voting Using Blockchain And Smart Contracts: Proof Of Concept," </w:t>
      </w:r>
      <w:r w:rsidRPr="00610096">
        <w:rPr>
          <w:rFonts w:asciiTheme="majorBidi" w:hAnsiTheme="majorBidi" w:cstheme="majorBidi"/>
          <w:i/>
          <w:sz w:val="20"/>
          <w:szCs w:val="20"/>
        </w:rPr>
        <w:t xml:space="preserve">IEEE Latin America Transactions, </w:t>
      </w:r>
      <w:r w:rsidRPr="00610096">
        <w:rPr>
          <w:rFonts w:asciiTheme="majorBidi" w:hAnsiTheme="majorBidi" w:cstheme="majorBidi"/>
          <w:sz w:val="20"/>
          <w:szCs w:val="20"/>
        </w:rPr>
        <w:t>vol. 18, no. 10, pp. 1743-1751, 2020.</w:t>
      </w:r>
    </w:p>
    <w:p w14:paraId="4144DC3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4]</w:t>
      </w:r>
      <w:r w:rsidRPr="00610096">
        <w:rPr>
          <w:rFonts w:asciiTheme="majorBidi" w:hAnsiTheme="majorBidi" w:cstheme="majorBidi"/>
          <w:sz w:val="20"/>
          <w:szCs w:val="20"/>
        </w:rPr>
        <w:tab/>
        <w:t xml:space="preserve"> S. T. Alvi, M. N. Uddin, and L. Islam, "Digital Voting: A Blockchain-based E-Voting System using Biohash and Smart Contract," in </w:t>
      </w:r>
      <w:r w:rsidRPr="00610096">
        <w:rPr>
          <w:rFonts w:asciiTheme="majorBidi" w:hAnsiTheme="majorBidi" w:cstheme="majorBidi"/>
          <w:i/>
          <w:sz w:val="20"/>
          <w:szCs w:val="20"/>
        </w:rPr>
        <w:t>2020 Third International Conference on Smart Systems and Inventive Technology (ICSSIT)</w:t>
      </w:r>
      <w:r w:rsidRPr="00610096">
        <w:rPr>
          <w:rFonts w:asciiTheme="majorBidi" w:hAnsiTheme="majorBidi" w:cstheme="majorBidi"/>
          <w:sz w:val="20"/>
          <w:szCs w:val="20"/>
        </w:rPr>
        <w:t xml:space="preserve">, 2020: IEEE, pp. 228-233. </w:t>
      </w:r>
    </w:p>
    <w:p w14:paraId="51D2EDB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5]</w:t>
      </w:r>
      <w:r w:rsidRPr="00610096">
        <w:rPr>
          <w:rFonts w:asciiTheme="majorBidi" w:hAnsiTheme="majorBidi" w:cstheme="majorBidi"/>
          <w:sz w:val="20"/>
          <w:szCs w:val="20"/>
        </w:rPr>
        <w:tab/>
        <w:t xml:space="preserve"> Y. Gani and M. M. Aşkaroğlu, "A Voting Application Which Provides Data Security via Blockchain Technology," in </w:t>
      </w:r>
      <w:r w:rsidRPr="00610096">
        <w:rPr>
          <w:rFonts w:asciiTheme="majorBidi" w:hAnsiTheme="majorBidi" w:cstheme="majorBidi"/>
          <w:i/>
          <w:sz w:val="20"/>
          <w:szCs w:val="20"/>
        </w:rPr>
        <w:t>2019 4th International Conference on Computer Science and Engineering (UBMK)</w:t>
      </w:r>
      <w:r w:rsidRPr="00610096">
        <w:rPr>
          <w:rFonts w:asciiTheme="majorBidi" w:hAnsiTheme="majorBidi" w:cstheme="majorBidi"/>
          <w:sz w:val="20"/>
          <w:szCs w:val="20"/>
        </w:rPr>
        <w:t xml:space="preserve">, 2019: IEEE, pp. 773-777. </w:t>
      </w:r>
    </w:p>
    <w:p w14:paraId="6FDC3B9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6]</w:t>
      </w:r>
      <w:r w:rsidRPr="00610096">
        <w:rPr>
          <w:rFonts w:asciiTheme="majorBidi" w:hAnsiTheme="majorBidi" w:cstheme="majorBidi"/>
          <w:sz w:val="20"/>
          <w:szCs w:val="20"/>
        </w:rPr>
        <w:tab/>
        <w:t xml:space="preserve"> B. Sudharsan, N. K. MP, and M. Alagappan, "Secured electronic voting system using the concepts of blockchain," in </w:t>
      </w:r>
      <w:r w:rsidRPr="00610096">
        <w:rPr>
          <w:rFonts w:asciiTheme="majorBidi" w:hAnsiTheme="majorBidi" w:cstheme="majorBidi"/>
          <w:i/>
          <w:sz w:val="20"/>
          <w:szCs w:val="20"/>
        </w:rPr>
        <w:t>2019 IEEE 10th Annual Information Technology, Electronics and Mobile Communication Conference (IEMCON)</w:t>
      </w:r>
      <w:r w:rsidRPr="00610096">
        <w:rPr>
          <w:rFonts w:asciiTheme="majorBidi" w:hAnsiTheme="majorBidi" w:cstheme="majorBidi"/>
          <w:sz w:val="20"/>
          <w:szCs w:val="20"/>
        </w:rPr>
        <w:t xml:space="preserve">, 2019: IEEE, pp. 0675-0681. </w:t>
      </w:r>
    </w:p>
    <w:p w14:paraId="2DC2716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lastRenderedPageBreak/>
        <w:t>[57]</w:t>
      </w:r>
      <w:r w:rsidRPr="00610096">
        <w:rPr>
          <w:rFonts w:asciiTheme="majorBidi" w:hAnsiTheme="majorBidi" w:cstheme="majorBidi"/>
          <w:sz w:val="20"/>
          <w:szCs w:val="20"/>
        </w:rPr>
        <w:tab/>
        <w:t xml:space="preserve"> Y. Rosasooria, S. Saon, M. A. M. Isa, S. Yamaguchi, and M. A. Ahmadon, "E-Voting on Blockchain using Solidity Language," in </w:t>
      </w:r>
      <w:r w:rsidRPr="00610096">
        <w:rPr>
          <w:rFonts w:asciiTheme="majorBidi" w:hAnsiTheme="majorBidi" w:cstheme="majorBidi"/>
          <w:i/>
          <w:sz w:val="20"/>
          <w:szCs w:val="20"/>
        </w:rPr>
        <w:t>2020 Third International Conference on Vocational Education and Electrical Engineering (ICVEE)</w:t>
      </w:r>
      <w:r w:rsidRPr="00610096">
        <w:rPr>
          <w:rFonts w:asciiTheme="majorBidi" w:hAnsiTheme="majorBidi" w:cstheme="majorBidi"/>
          <w:sz w:val="20"/>
          <w:szCs w:val="20"/>
        </w:rPr>
        <w:t xml:space="preserve">, 2020: IEEE, pp. 1-6. </w:t>
      </w:r>
    </w:p>
    <w:p w14:paraId="7816515E"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8]</w:t>
      </w:r>
      <w:r w:rsidRPr="00610096">
        <w:rPr>
          <w:rFonts w:asciiTheme="majorBidi" w:hAnsiTheme="majorBidi" w:cstheme="majorBidi"/>
          <w:sz w:val="20"/>
          <w:szCs w:val="20"/>
        </w:rPr>
        <w:tab/>
        <w:t xml:space="preserve"> M. H. Hedayati, J. A. Baktash, and O. S. Mohmand, "Blockchain-based Digital-Voting: Effectiveness and Challenges in Afghanistan," in </w:t>
      </w:r>
      <w:r w:rsidRPr="00610096">
        <w:rPr>
          <w:rFonts w:asciiTheme="majorBidi" w:hAnsiTheme="majorBidi" w:cstheme="majorBidi"/>
          <w:i/>
          <w:sz w:val="20"/>
          <w:szCs w:val="20"/>
        </w:rPr>
        <w:t>2019 6th International Conference on Computing for Sustainable Global Development (INDIACom)</w:t>
      </w:r>
      <w:r w:rsidRPr="00610096">
        <w:rPr>
          <w:rFonts w:asciiTheme="majorBidi" w:hAnsiTheme="majorBidi" w:cstheme="majorBidi"/>
          <w:sz w:val="20"/>
          <w:szCs w:val="20"/>
        </w:rPr>
        <w:t xml:space="preserve">, 2019: IEEE, pp. 435-438. </w:t>
      </w:r>
    </w:p>
    <w:p w14:paraId="7A762F0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59]</w:t>
      </w:r>
      <w:r w:rsidRPr="00610096">
        <w:rPr>
          <w:rFonts w:asciiTheme="majorBidi" w:hAnsiTheme="majorBidi" w:cstheme="majorBidi"/>
          <w:sz w:val="20"/>
          <w:szCs w:val="20"/>
        </w:rPr>
        <w:tab/>
        <w:t xml:space="preserve">S. Gao, D. Zheng, R. Guo, C. Jing, and C. Hu, "An anti-quantum E-voting protocol in blockchain with audit function," </w:t>
      </w:r>
      <w:r w:rsidRPr="00610096">
        <w:rPr>
          <w:rFonts w:asciiTheme="majorBidi" w:hAnsiTheme="majorBidi" w:cstheme="majorBidi"/>
          <w:i/>
          <w:sz w:val="20"/>
          <w:szCs w:val="20"/>
        </w:rPr>
        <w:t xml:space="preserve">IEEE Access, </w:t>
      </w:r>
      <w:r w:rsidRPr="00610096">
        <w:rPr>
          <w:rFonts w:asciiTheme="majorBidi" w:hAnsiTheme="majorBidi" w:cstheme="majorBidi"/>
          <w:sz w:val="20"/>
          <w:szCs w:val="20"/>
        </w:rPr>
        <w:t>vol. 7, pp. 115304-115316, 2019.</w:t>
      </w:r>
    </w:p>
    <w:p w14:paraId="2CCE30C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0]</w:t>
      </w:r>
      <w:r w:rsidRPr="00610096">
        <w:rPr>
          <w:rFonts w:asciiTheme="majorBidi" w:hAnsiTheme="majorBidi" w:cstheme="majorBidi"/>
          <w:sz w:val="20"/>
          <w:szCs w:val="20"/>
        </w:rPr>
        <w:tab/>
        <w:t xml:space="preserve">M. Pawlak and A. Poniszewska-Marańda, "Trends in blockchain-based electronic voting systems," </w:t>
      </w:r>
      <w:r w:rsidRPr="00610096">
        <w:rPr>
          <w:rFonts w:asciiTheme="majorBidi" w:hAnsiTheme="majorBidi" w:cstheme="majorBidi"/>
          <w:i/>
          <w:sz w:val="20"/>
          <w:szCs w:val="20"/>
        </w:rPr>
        <w:t xml:space="preserve">Information Processing &amp; Management, </w:t>
      </w:r>
      <w:r w:rsidRPr="00610096">
        <w:rPr>
          <w:rFonts w:asciiTheme="majorBidi" w:hAnsiTheme="majorBidi" w:cstheme="majorBidi"/>
          <w:sz w:val="20"/>
          <w:szCs w:val="20"/>
        </w:rPr>
        <w:t>vol. 58, no. 4, p. 102595, 2021.</w:t>
      </w:r>
    </w:p>
    <w:p w14:paraId="6EABA7AD"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1]</w:t>
      </w:r>
      <w:r w:rsidRPr="00610096">
        <w:rPr>
          <w:rFonts w:asciiTheme="majorBidi" w:hAnsiTheme="majorBidi" w:cstheme="majorBidi"/>
          <w:sz w:val="20"/>
          <w:szCs w:val="20"/>
        </w:rPr>
        <w:tab/>
        <w:t xml:space="preserve">S. Panja and B. Roy, "A secure end-to-end verifiable e-voting system using blockchain and cloud server," </w:t>
      </w:r>
      <w:r w:rsidRPr="00610096">
        <w:rPr>
          <w:rFonts w:asciiTheme="majorBidi" w:hAnsiTheme="majorBidi" w:cstheme="majorBidi"/>
          <w:i/>
          <w:sz w:val="20"/>
          <w:szCs w:val="20"/>
        </w:rPr>
        <w:t xml:space="preserve">Journal of Information Security and Applications, </w:t>
      </w:r>
      <w:r w:rsidRPr="00610096">
        <w:rPr>
          <w:rFonts w:asciiTheme="majorBidi" w:hAnsiTheme="majorBidi" w:cstheme="majorBidi"/>
          <w:sz w:val="20"/>
          <w:szCs w:val="20"/>
        </w:rPr>
        <w:t>vol. 59, p. 102815, 2021.</w:t>
      </w:r>
    </w:p>
    <w:p w14:paraId="57EA7F5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2]</w:t>
      </w:r>
      <w:r w:rsidRPr="00610096">
        <w:rPr>
          <w:rFonts w:asciiTheme="majorBidi" w:hAnsiTheme="majorBidi" w:cstheme="majorBidi"/>
          <w:sz w:val="20"/>
          <w:szCs w:val="20"/>
        </w:rPr>
        <w:tab/>
        <w:t xml:space="preserve">T. Dimitriou, "Efficient, coercion-free and universally verifiable blockchain-based voting," </w:t>
      </w:r>
      <w:r w:rsidRPr="00610096">
        <w:rPr>
          <w:rFonts w:asciiTheme="majorBidi" w:hAnsiTheme="majorBidi" w:cstheme="majorBidi"/>
          <w:i/>
          <w:sz w:val="20"/>
          <w:szCs w:val="20"/>
        </w:rPr>
        <w:t xml:space="preserve">Computer Networks, </w:t>
      </w:r>
      <w:r w:rsidRPr="00610096">
        <w:rPr>
          <w:rFonts w:asciiTheme="majorBidi" w:hAnsiTheme="majorBidi" w:cstheme="majorBidi"/>
          <w:sz w:val="20"/>
          <w:szCs w:val="20"/>
        </w:rPr>
        <w:t>vol. 174, p. 107234, 2020.</w:t>
      </w:r>
    </w:p>
    <w:p w14:paraId="1F23D9E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3]</w:t>
      </w:r>
      <w:r w:rsidRPr="00610096">
        <w:rPr>
          <w:rFonts w:asciiTheme="majorBidi" w:hAnsiTheme="majorBidi" w:cstheme="majorBidi"/>
          <w:sz w:val="20"/>
          <w:szCs w:val="20"/>
        </w:rPr>
        <w:tab/>
        <w:t xml:space="preserve">H. Samy, A. Tammam, A. Fahmy, and B. Hasan, "Enhancing the performance of the blockchain consensus algorithm using multithreading technology," </w:t>
      </w:r>
      <w:r w:rsidRPr="00610096">
        <w:rPr>
          <w:rFonts w:asciiTheme="majorBidi" w:hAnsiTheme="majorBidi" w:cstheme="majorBidi"/>
          <w:i/>
          <w:sz w:val="20"/>
          <w:szCs w:val="20"/>
        </w:rPr>
        <w:t xml:space="preserve">Ain Shams Engineering Journal, </w:t>
      </w:r>
      <w:r w:rsidRPr="00610096">
        <w:rPr>
          <w:rFonts w:asciiTheme="majorBidi" w:hAnsiTheme="majorBidi" w:cstheme="majorBidi"/>
          <w:sz w:val="20"/>
          <w:szCs w:val="20"/>
        </w:rPr>
        <w:t>2021.</w:t>
      </w:r>
    </w:p>
    <w:p w14:paraId="513F681E"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4]</w:t>
      </w:r>
      <w:r w:rsidRPr="00610096">
        <w:rPr>
          <w:rFonts w:asciiTheme="majorBidi" w:hAnsiTheme="majorBidi" w:cstheme="majorBidi"/>
          <w:sz w:val="20"/>
          <w:szCs w:val="20"/>
        </w:rPr>
        <w:tab/>
        <w:t xml:space="preserve"> M. Pawlak, J. Guziur, and A. Poniszewska-Marańda, "Voting process with blockchain technology: auditable blockchain voting system," in </w:t>
      </w:r>
      <w:r w:rsidRPr="00610096">
        <w:rPr>
          <w:rFonts w:asciiTheme="majorBidi" w:hAnsiTheme="majorBidi" w:cstheme="majorBidi"/>
          <w:i/>
          <w:sz w:val="20"/>
          <w:szCs w:val="20"/>
        </w:rPr>
        <w:t>International Conference on Intelligent Networking and Collaborative Systems</w:t>
      </w:r>
      <w:r w:rsidRPr="00610096">
        <w:rPr>
          <w:rFonts w:asciiTheme="majorBidi" w:hAnsiTheme="majorBidi" w:cstheme="majorBidi"/>
          <w:sz w:val="20"/>
          <w:szCs w:val="20"/>
        </w:rPr>
        <w:t xml:space="preserve">, 2018: Springer, pp. 233-244. </w:t>
      </w:r>
    </w:p>
    <w:p w14:paraId="36DFFB4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5]</w:t>
      </w:r>
      <w:r w:rsidRPr="00610096">
        <w:rPr>
          <w:rFonts w:asciiTheme="majorBidi" w:hAnsiTheme="majorBidi" w:cstheme="majorBidi"/>
          <w:sz w:val="20"/>
          <w:szCs w:val="20"/>
        </w:rPr>
        <w:tab/>
        <w:t xml:space="preserve">H. Yi, "Securing e-voting based on blockchain in P2P network," </w:t>
      </w:r>
      <w:r w:rsidRPr="00610096">
        <w:rPr>
          <w:rFonts w:asciiTheme="majorBidi" w:hAnsiTheme="majorBidi" w:cstheme="majorBidi"/>
          <w:i/>
          <w:sz w:val="20"/>
          <w:szCs w:val="20"/>
        </w:rPr>
        <w:t xml:space="preserve">EURASIP Journal on Wireless Communications and Networking, </w:t>
      </w:r>
      <w:r w:rsidRPr="00610096">
        <w:rPr>
          <w:rFonts w:asciiTheme="majorBidi" w:hAnsiTheme="majorBidi" w:cstheme="majorBidi"/>
          <w:sz w:val="20"/>
          <w:szCs w:val="20"/>
        </w:rPr>
        <w:t>vol. 2019, no. 1, pp. 1-9, 2019.</w:t>
      </w:r>
    </w:p>
    <w:p w14:paraId="2A5FF7D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6]</w:t>
      </w:r>
      <w:r w:rsidRPr="00610096">
        <w:rPr>
          <w:rFonts w:asciiTheme="majorBidi" w:hAnsiTheme="majorBidi" w:cstheme="majorBidi"/>
          <w:sz w:val="20"/>
          <w:szCs w:val="20"/>
        </w:rPr>
        <w:tab/>
        <w:t xml:space="preserve"> U. Jafar and M. J. Ab Aziz, "A State of the Art Survey and Research Directions on Blockchain Based Electronic Voting System," in </w:t>
      </w:r>
      <w:r w:rsidRPr="00610096">
        <w:rPr>
          <w:rFonts w:asciiTheme="majorBidi" w:hAnsiTheme="majorBidi" w:cstheme="majorBidi"/>
          <w:i/>
          <w:sz w:val="20"/>
          <w:szCs w:val="20"/>
        </w:rPr>
        <w:t>International Conference on Advances in Cyber Security</w:t>
      </w:r>
      <w:r w:rsidRPr="00610096">
        <w:rPr>
          <w:rFonts w:asciiTheme="majorBidi" w:hAnsiTheme="majorBidi" w:cstheme="majorBidi"/>
          <w:sz w:val="20"/>
          <w:szCs w:val="20"/>
        </w:rPr>
        <w:t xml:space="preserve">, 2020: Springer, pp. 248-266. </w:t>
      </w:r>
    </w:p>
    <w:p w14:paraId="5728788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7]</w:t>
      </w:r>
      <w:r w:rsidRPr="00610096">
        <w:rPr>
          <w:rFonts w:asciiTheme="majorBidi" w:hAnsiTheme="majorBidi" w:cstheme="majorBidi"/>
          <w:sz w:val="20"/>
          <w:szCs w:val="20"/>
        </w:rPr>
        <w:tab/>
        <w:t xml:space="preserve"> J. Ouyang, Y. Deng, and H. Tang, "Blockchain Electronic Voting System for Preventing One Vote and Multiple Investment," in </w:t>
      </w:r>
      <w:r w:rsidRPr="00610096">
        <w:rPr>
          <w:rFonts w:asciiTheme="majorBidi" w:hAnsiTheme="majorBidi" w:cstheme="majorBidi"/>
          <w:i/>
          <w:sz w:val="20"/>
          <w:szCs w:val="20"/>
        </w:rPr>
        <w:t>International Conference on Blockchain and Trustworthy Systems</w:t>
      </w:r>
      <w:r w:rsidRPr="00610096">
        <w:rPr>
          <w:rFonts w:asciiTheme="majorBidi" w:hAnsiTheme="majorBidi" w:cstheme="majorBidi"/>
          <w:sz w:val="20"/>
          <w:szCs w:val="20"/>
        </w:rPr>
        <w:t xml:space="preserve">, 2019: Springer, pp. 752-757. </w:t>
      </w:r>
    </w:p>
    <w:p w14:paraId="4112EE1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8]</w:t>
      </w:r>
      <w:r w:rsidRPr="00610096">
        <w:rPr>
          <w:rFonts w:asciiTheme="majorBidi" w:hAnsiTheme="majorBidi" w:cstheme="majorBidi"/>
          <w:sz w:val="20"/>
          <w:szCs w:val="20"/>
        </w:rPr>
        <w:tab/>
        <w:t xml:space="preserve"> K. Dhinakaran, P. B. H. Raj, and D. Vinod, "A Secure Electronic Voting System Using Blockchain Technology," in </w:t>
      </w:r>
      <w:r w:rsidRPr="00610096">
        <w:rPr>
          <w:rFonts w:asciiTheme="majorBidi" w:hAnsiTheme="majorBidi" w:cstheme="majorBidi"/>
          <w:i/>
          <w:sz w:val="20"/>
          <w:szCs w:val="20"/>
        </w:rPr>
        <w:t>Proceedings of the Second International Conference on Information Management and Machine Intelligence</w:t>
      </w:r>
      <w:r w:rsidRPr="00610096">
        <w:rPr>
          <w:rFonts w:asciiTheme="majorBidi" w:hAnsiTheme="majorBidi" w:cstheme="majorBidi"/>
          <w:sz w:val="20"/>
          <w:szCs w:val="20"/>
        </w:rPr>
        <w:t xml:space="preserve">, 2021: Springer, pp. 307-313. </w:t>
      </w:r>
    </w:p>
    <w:p w14:paraId="654B2F3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69]</w:t>
      </w:r>
      <w:r w:rsidRPr="00610096">
        <w:rPr>
          <w:rFonts w:asciiTheme="majorBidi" w:hAnsiTheme="majorBidi" w:cstheme="majorBidi"/>
          <w:sz w:val="20"/>
          <w:szCs w:val="20"/>
        </w:rPr>
        <w:tab/>
        <w:t xml:space="preserve"> J. Cucurull, A. Rodríguez-Pérez, T. Finogina, and J. Puiggali, "Blockchain-based internet voting: systems’ compliance with international standards," in </w:t>
      </w:r>
      <w:r w:rsidRPr="00610096">
        <w:rPr>
          <w:rFonts w:asciiTheme="majorBidi" w:hAnsiTheme="majorBidi" w:cstheme="majorBidi"/>
          <w:i/>
          <w:sz w:val="20"/>
          <w:szCs w:val="20"/>
        </w:rPr>
        <w:t>International Conference on Business Information Systems</w:t>
      </w:r>
      <w:r w:rsidRPr="00610096">
        <w:rPr>
          <w:rFonts w:asciiTheme="majorBidi" w:hAnsiTheme="majorBidi" w:cstheme="majorBidi"/>
          <w:sz w:val="20"/>
          <w:szCs w:val="20"/>
        </w:rPr>
        <w:t xml:space="preserve">, 2018: Springer, pp. 300-312. </w:t>
      </w:r>
    </w:p>
    <w:p w14:paraId="75FA15F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0]</w:t>
      </w:r>
      <w:r w:rsidRPr="00610096">
        <w:rPr>
          <w:rFonts w:asciiTheme="majorBidi" w:hAnsiTheme="majorBidi" w:cstheme="majorBidi"/>
          <w:sz w:val="20"/>
          <w:szCs w:val="20"/>
        </w:rPr>
        <w:tab/>
        <w:t xml:space="preserve"> M. Pawlak, J. Guziur, and A. Poniszewska-Marańda, "Towards the blockchain technology for system voting process," in </w:t>
      </w:r>
      <w:r w:rsidRPr="00610096">
        <w:rPr>
          <w:rFonts w:asciiTheme="majorBidi" w:hAnsiTheme="majorBidi" w:cstheme="majorBidi"/>
          <w:i/>
          <w:sz w:val="20"/>
          <w:szCs w:val="20"/>
        </w:rPr>
        <w:t>International Symposium on Cyberspace Safety and Security</w:t>
      </w:r>
      <w:r w:rsidRPr="00610096">
        <w:rPr>
          <w:rFonts w:asciiTheme="majorBidi" w:hAnsiTheme="majorBidi" w:cstheme="majorBidi"/>
          <w:sz w:val="20"/>
          <w:szCs w:val="20"/>
        </w:rPr>
        <w:t xml:space="preserve">, 2018: Springer, pp. 209-223. </w:t>
      </w:r>
    </w:p>
    <w:p w14:paraId="0C2613F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1]</w:t>
      </w:r>
      <w:r w:rsidRPr="00610096">
        <w:rPr>
          <w:rFonts w:asciiTheme="majorBidi" w:hAnsiTheme="majorBidi" w:cstheme="majorBidi"/>
          <w:sz w:val="20"/>
          <w:szCs w:val="20"/>
        </w:rPr>
        <w:tab/>
        <w:t xml:space="preserve"> C. Braghin, S. Cimato, S. R. Cominesi, E. Damiani, and L. Mauri, "Towards Blockchain-Based E-Voting Systems," in </w:t>
      </w:r>
      <w:r w:rsidRPr="00610096">
        <w:rPr>
          <w:rFonts w:asciiTheme="majorBidi" w:hAnsiTheme="majorBidi" w:cstheme="majorBidi"/>
          <w:i/>
          <w:sz w:val="20"/>
          <w:szCs w:val="20"/>
        </w:rPr>
        <w:t>International Conference on Business Information Systems</w:t>
      </w:r>
      <w:r w:rsidRPr="00610096">
        <w:rPr>
          <w:rFonts w:asciiTheme="majorBidi" w:hAnsiTheme="majorBidi" w:cstheme="majorBidi"/>
          <w:sz w:val="20"/>
          <w:szCs w:val="20"/>
        </w:rPr>
        <w:t xml:space="preserve">, 2019: Springer, pp. 274-286. </w:t>
      </w:r>
    </w:p>
    <w:p w14:paraId="163314B5"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2]</w:t>
      </w:r>
      <w:r w:rsidRPr="00610096">
        <w:rPr>
          <w:rFonts w:asciiTheme="majorBidi" w:hAnsiTheme="majorBidi" w:cstheme="majorBidi"/>
          <w:sz w:val="20"/>
          <w:szCs w:val="20"/>
        </w:rPr>
        <w:tab/>
        <w:t xml:space="preserve"> M. B. Verwer, I. Dionysiou, and H. Gjermundrød, "TrustedEVoting (TeV) a Secure, Anonymous and Verifiable Blockchain-Based e-Voting Framework," in </w:t>
      </w:r>
      <w:r w:rsidRPr="00610096">
        <w:rPr>
          <w:rFonts w:asciiTheme="majorBidi" w:hAnsiTheme="majorBidi" w:cstheme="majorBidi"/>
          <w:i/>
          <w:sz w:val="20"/>
          <w:szCs w:val="20"/>
        </w:rPr>
        <w:t>International Conference on e-Democracy</w:t>
      </w:r>
      <w:r w:rsidRPr="00610096">
        <w:rPr>
          <w:rFonts w:asciiTheme="majorBidi" w:hAnsiTheme="majorBidi" w:cstheme="majorBidi"/>
          <w:sz w:val="20"/>
          <w:szCs w:val="20"/>
        </w:rPr>
        <w:t xml:space="preserve">, 2019: Springer, pp. 129-143. </w:t>
      </w:r>
    </w:p>
    <w:p w14:paraId="6896B1A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3]</w:t>
      </w:r>
      <w:r w:rsidRPr="00610096">
        <w:rPr>
          <w:rFonts w:asciiTheme="majorBidi" w:hAnsiTheme="majorBidi" w:cstheme="majorBidi"/>
          <w:sz w:val="20"/>
          <w:szCs w:val="20"/>
        </w:rPr>
        <w:tab/>
        <w:t xml:space="preserve"> N. Indrason, W. Khongbuh, and G. Saha, "Blockchain-Based Boothless E-Voting System," in </w:t>
      </w:r>
      <w:r w:rsidRPr="00610096">
        <w:rPr>
          <w:rFonts w:asciiTheme="majorBidi" w:hAnsiTheme="majorBidi" w:cstheme="majorBidi"/>
          <w:i/>
          <w:sz w:val="20"/>
          <w:szCs w:val="20"/>
        </w:rPr>
        <w:t>International Conference on Innovative Computing and Communications</w:t>
      </w:r>
      <w:r w:rsidRPr="00610096">
        <w:rPr>
          <w:rFonts w:asciiTheme="majorBidi" w:hAnsiTheme="majorBidi" w:cstheme="majorBidi"/>
          <w:sz w:val="20"/>
          <w:szCs w:val="20"/>
        </w:rPr>
        <w:t xml:space="preserve">, 2021: Springer, pp. 779-788. </w:t>
      </w:r>
    </w:p>
    <w:p w14:paraId="295E28E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4]</w:t>
      </w:r>
      <w:r w:rsidRPr="00610096">
        <w:rPr>
          <w:rFonts w:asciiTheme="majorBidi" w:hAnsiTheme="majorBidi" w:cstheme="majorBidi"/>
          <w:sz w:val="20"/>
          <w:szCs w:val="20"/>
        </w:rPr>
        <w:tab/>
        <w:t xml:space="preserve"> P. B. Marella, M. Milojkovic, J. Mohler, and G. G. Dagher, "GenVote: Blockchain-Based Customizable and Secure Voting Platform," in </w:t>
      </w:r>
      <w:r w:rsidRPr="00610096">
        <w:rPr>
          <w:rFonts w:asciiTheme="majorBidi" w:hAnsiTheme="majorBidi" w:cstheme="majorBidi"/>
          <w:i/>
          <w:sz w:val="20"/>
          <w:szCs w:val="20"/>
        </w:rPr>
        <w:t>International Conference on Information Systems Security and Privacy</w:t>
      </w:r>
      <w:r w:rsidRPr="00610096">
        <w:rPr>
          <w:rFonts w:asciiTheme="majorBidi" w:hAnsiTheme="majorBidi" w:cstheme="majorBidi"/>
          <w:sz w:val="20"/>
          <w:szCs w:val="20"/>
        </w:rPr>
        <w:t xml:space="preserve">, 2018: Springer, pp. 152-171. </w:t>
      </w:r>
    </w:p>
    <w:p w14:paraId="0CDD3E2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5]</w:t>
      </w:r>
      <w:r w:rsidRPr="00610096">
        <w:rPr>
          <w:rFonts w:asciiTheme="majorBidi" w:hAnsiTheme="majorBidi" w:cstheme="majorBidi"/>
          <w:sz w:val="20"/>
          <w:szCs w:val="20"/>
        </w:rPr>
        <w:tab/>
        <w:t xml:space="preserve"> J. Alves and A. Pinto, "On the use of the blockchain technology in electronic voting systems," in </w:t>
      </w:r>
      <w:r w:rsidRPr="00610096">
        <w:rPr>
          <w:rFonts w:asciiTheme="majorBidi" w:hAnsiTheme="majorBidi" w:cstheme="majorBidi"/>
          <w:i/>
          <w:sz w:val="20"/>
          <w:szCs w:val="20"/>
        </w:rPr>
        <w:t>International Symposium on Ambient Intelligence</w:t>
      </w:r>
      <w:r w:rsidRPr="00610096">
        <w:rPr>
          <w:rFonts w:asciiTheme="majorBidi" w:hAnsiTheme="majorBidi" w:cstheme="majorBidi"/>
          <w:sz w:val="20"/>
          <w:szCs w:val="20"/>
        </w:rPr>
        <w:t xml:space="preserve">, 2018: Springer, pp. 323-330. </w:t>
      </w:r>
    </w:p>
    <w:p w14:paraId="793CC34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6]</w:t>
      </w:r>
      <w:r w:rsidRPr="00610096">
        <w:rPr>
          <w:rFonts w:asciiTheme="majorBidi" w:hAnsiTheme="majorBidi" w:cstheme="majorBidi"/>
          <w:sz w:val="20"/>
          <w:szCs w:val="20"/>
        </w:rPr>
        <w:tab/>
        <w:t xml:space="preserve"> M. R. Rahman, M. B. Hossain, M. S. Arefin, and M. I. Khan, "A Secured Electronic Voting System Using Blockchain," in </w:t>
      </w:r>
      <w:r w:rsidRPr="00610096">
        <w:rPr>
          <w:rFonts w:asciiTheme="majorBidi" w:hAnsiTheme="majorBidi" w:cstheme="majorBidi"/>
          <w:i/>
          <w:sz w:val="20"/>
          <w:szCs w:val="20"/>
        </w:rPr>
        <w:t>International Conference on Intelligent Computing &amp; Optimization</w:t>
      </w:r>
      <w:r w:rsidRPr="00610096">
        <w:rPr>
          <w:rFonts w:asciiTheme="majorBidi" w:hAnsiTheme="majorBidi" w:cstheme="majorBidi"/>
          <w:sz w:val="20"/>
          <w:szCs w:val="20"/>
        </w:rPr>
        <w:t xml:space="preserve">, 2020: Springer, pp. 1295-1309. </w:t>
      </w:r>
    </w:p>
    <w:p w14:paraId="2DB37C8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7]</w:t>
      </w:r>
      <w:r w:rsidRPr="00610096">
        <w:rPr>
          <w:rFonts w:asciiTheme="majorBidi" w:hAnsiTheme="majorBidi" w:cstheme="majorBidi"/>
          <w:sz w:val="20"/>
          <w:szCs w:val="20"/>
        </w:rPr>
        <w:tab/>
        <w:t xml:space="preserve"> R. S. Prakash and G. Karpagam, "Blockchain-based e-Voting as a Service," in </w:t>
      </w:r>
      <w:r w:rsidRPr="00610096">
        <w:rPr>
          <w:rFonts w:asciiTheme="majorBidi" w:hAnsiTheme="majorBidi" w:cstheme="majorBidi"/>
          <w:i/>
          <w:sz w:val="20"/>
          <w:szCs w:val="20"/>
        </w:rPr>
        <w:t>International Conference on Artificial Intelligence, Smart Grid and Smart City Applications</w:t>
      </w:r>
      <w:r w:rsidRPr="00610096">
        <w:rPr>
          <w:rFonts w:asciiTheme="majorBidi" w:hAnsiTheme="majorBidi" w:cstheme="majorBidi"/>
          <w:sz w:val="20"/>
          <w:szCs w:val="20"/>
        </w:rPr>
        <w:t xml:space="preserve">, 2019: Springer, pp. 819-829. </w:t>
      </w:r>
    </w:p>
    <w:p w14:paraId="0F429E2E"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78]</w:t>
      </w:r>
      <w:r w:rsidRPr="00610096">
        <w:rPr>
          <w:rFonts w:asciiTheme="majorBidi" w:hAnsiTheme="majorBidi" w:cstheme="majorBidi"/>
          <w:sz w:val="20"/>
          <w:szCs w:val="20"/>
        </w:rPr>
        <w:tab/>
        <w:t xml:space="preserve"> M. Pawlak, A. Poniszewska-Marańda, and J. Guziur, "Intelligent agents in a blockchain-based electronic voting system," in </w:t>
      </w:r>
      <w:r w:rsidRPr="00610096">
        <w:rPr>
          <w:rFonts w:asciiTheme="majorBidi" w:hAnsiTheme="majorBidi" w:cstheme="majorBidi"/>
          <w:i/>
          <w:sz w:val="20"/>
          <w:szCs w:val="20"/>
        </w:rPr>
        <w:t>International Conference on Intelligent Data Engineering and Automated Learning</w:t>
      </w:r>
      <w:r w:rsidRPr="00610096">
        <w:rPr>
          <w:rFonts w:asciiTheme="majorBidi" w:hAnsiTheme="majorBidi" w:cstheme="majorBidi"/>
          <w:sz w:val="20"/>
          <w:szCs w:val="20"/>
        </w:rPr>
        <w:t xml:space="preserve">, 2018: Springer, pp. 586-593. </w:t>
      </w:r>
    </w:p>
    <w:p w14:paraId="095FF949"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lastRenderedPageBreak/>
        <w:t>[79]</w:t>
      </w:r>
      <w:r w:rsidRPr="00610096">
        <w:rPr>
          <w:rFonts w:asciiTheme="majorBidi" w:hAnsiTheme="majorBidi" w:cstheme="majorBidi"/>
          <w:sz w:val="20"/>
          <w:szCs w:val="20"/>
        </w:rPr>
        <w:tab/>
        <w:t xml:space="preserve"> S.-Y. Chang and Y. Park, "A Privacy Preserving E-Voting System Based on Blockchain," in </w:t>
      </w:r>
      <w:r w:rsidRPr="00610096">
        <w:rPr>
          <w:rFonts w:asciiTheme="majorBidi" w:hAnsiTheme="majorBidi" w:cstheme="majorBidi"/>
          <w:i/>
          <w:sz w:val="20"/>
          <w:szCs w:val="20"/>
        </w:rPr>
        <w:t>Silicon Valley Cybersecurity Conference: First Conference, SVCC 2020, San Jose, CA, USA, December 17–19, 2020, Revised Selected Papers</w:t>
      </w:r>
      <w:r w:rsidRPr="00610096">
        <w:rPr>
          <w:rFonts w:asciiTheme="majorBidi" w:hAnsiTheme="majorBidi" w:cstheme="majorBidi"/>
          <w:sz w:val="20"/>
          <w:szCs w:val="20"/>
        </w:rPr>
        <w:t xml:space="preserve">: Springer Nature, p. 148. </w:t>
      </w:r>
    </w:p>
    <w:p w14:paraId="22C05EA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0]</w:t>
      </w:r>
      <w:r w:rsidRPr="00610096">
        <w:rPr>
          <w:rFonts w:asciiTheme="majorBidi" w:hAnsiTheme="majorBidi" w:cstheme="majorBidi"/>
          <w:sz w:val="20"/>
          <w:szCs w:val="20"/>
        </w:rPr>
        <w:tab/>
        <w:t xml:space="preserve"> V. Rao, A. Singh, and B. Rudra, "Ethereum Blockchain Enabled Secure and Transparent E-Voting," in </w:t>
      </w:r>
      <w:r w:rsidRPr="00610096">
        <w:rPr>
          <w:rFonts w:asciiTheme="majorBidi" w:hAnsiTheme="majorBidi" w:cstheme="majorBidi"/>
          <w:i/>
          <w:sz w:val="20"/>
          <w:szCs w:val="20"/>
        </w:rPr>
        <w:t>Proceedings of the Future Technologies Conference</w:t>
      </w:r>
      <w:r w:rsidRPr="00610096">
        <w:rPr>
          <w:rFonts w:asciiTheme="majorBidi" w:hAnsiTheme="majorBidi" w:cstheme="majorBidi"/>
          <w:sz w:val="20"/>
          <w:szCs w:val="20"/>
        </w:rPr>
        <w:t xml:space="preserve">, 2020: Springer, pp. 683-702. </w:t>
      </w:r>
    </w:p>
    <w:p w14:paraId="5CB00E8C"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1]</w:t>
      </w:r>
      <w:r w:rsidRPr="00610096">
        <w:rPr>
          <w:rFonts w:asciiTheme="majorBidi" w:hAnsiTheme="majorBidi" w:cstheme="majorBidi"/>
          <w:sz w:val="20"/>
          <w:szCs w:val="20"/>
        </w:rPr>
        <w:tab/>
        <w:t xml:space="preserve">V. Tirodkar and S. Patil, "Proposed Infrastructure for Census Enumeration and Internet Voting Application in Digital India with Multichain Blockchain," in </w:t>
      </w:r>
      <w:r w:rsidRPr="00610096">
        <w:rPr>
          <w:rFonts w:asciiTheme="majorBidi" w:hAnsiTheme="majorBidi" w:cstheme="majorBidi"/>
          <w:i/>
          <w:sz w:val="20"/>
          <w:szCs w:val="20"/>
        </w:rPr>
        <w:t>Advanced Computing Technologies and Applications</w:t>
      </w:r>
      <w:r w:rsidRPr="00610096">
        <w:rPr>
          <w:rFonts w:asciiTheme="majorBidi" w:hAnsiTheme="majorBidi" w:cstheme="majorBidi"/>
          <w:sz w:val="20"/>
          <w:szCs w:val="20"/>
        </w:rPr>
        <w:t>: Springer, 2020, pp. 223-235.</w:t>
      </w:r>
    </w:p>
    <w:p w14:paraId="461991B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2]</w:t>
      </w:r>
      <w:r w:rsidRPr="00610096">
        <w:rPr>
          <w:rFonts w:asciiTheme="majorBidi" w:hAnsiTheme="majorBidi" w:cstheme="majorBidi"/>
          <w:sz w:val="20"/>
          <w:szCs w:val="20"/>
        </w:rPr>
        <w:tab/>
        <w:t xml:space="preserve">A. Priyadharshini, M. Prasad, R. J. S. Raj, and S. Geetha, "An Authenticated E-Voting System Using Biometrics and Blockchain," in </w:t>
      </w:r>
      <w:r w:rsidRPr="00610096">
        <w:rPr>
          <w:rFonts w:asciiTheme="majorBidi" w:hAnsiTheme="majorBidi" w:cstheme="majorBidi"/>
          <w:i/>
          <w:sz w:val="20"/>
          <w:szCs w:val="20"/>
        </w:rPr>
        <w:t>Intelligence in Big Data Technologies—Beyond the Hype</w:t>
      </w:r>
      <w:r w:rsidRPr="00610096">
        <w:rPr>
          <w:rFonts w:asciiTheme="majorBidi" w:hAnsiTheme="majorBidi" w:cstheme="majorBidi"/>
          <w:sz w:val="20"/>
          <w:szCs w:val="20"/>
        </w:rPr>
        <w:t>: Springer, 2021, pp. 535-542.</w:t>
      </w:r>
    </w:p>
    <w:p w14:paraId="3B20D98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3]</w:t>
      </w:r>
      <w:r w:rsidRPr="00610096">
        <w:rPr>
          <w:rFonts w:asciiTheme="majorBidi" w:hAnsiTheme="majorBidi" w:cstheme="majorBidi"/>
          <w:sz w:val="20"/>
          <w:szCs w:val="20"/>
        </w:rPr>
        <w:tab/>
        <w:t xml:space="preserve">X. Sun, Q. Wang, P. Kulicki, and M. Sopek, "A simple voting protocol on quantum blockchain," </w:t>
      </w:r>
      <w:r w:rsidRPr="00610096">
        <w:rPr>
          <w:rFonts w:asciiTheme="majorBidi" w:hAnsiTheme="majorBidi" w:cstheme="majorBidi"/>
          <w:i/>
          <w:sz w:val="20"/>
          <w:szCs w:val="20"/>
        </w:rPr>
        <w:t xml:space="preserve">International Journal of Theoretical Physics, </w:t>
      </w:r>
      <w:r w:rsidRPr="00610096">
        <w:rPr>
          <w:rFonts w:asciiTheme="majorBidi" w:hAnsiTheme="majorBidi" w:cstheme="majorBidi"/>
          <w:sz w:val="20"/>
          <w:szCs w:val="20"/>
        </w:rPr>
        <w:t>vol. 58, no. 1, pp. 275-281, 2019.</w:t>
      </w:r>
    </w:p>
    <w:p w14:paraId="3267793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4]</w:t>
      </w:r>
      <w:r w:rsidRPr="00610096">
        <w:rPr>
          <w:rFonts w:asciiTheme="majorBidi" w:hAnsiTheme="majorBidi" w:cstheme="majorBidi"/>
          <w:sz w:val="20"/>
          <w:szCs w:val="20"/>
        </w:rPr>
        <w:tab/>
        <w:t xml:space="preserve"> A. S. Parihar, D. Prasad, A. S. Gautam, and S. K. Chakraborty, "Proposed End-to-End Automated E-Voting Through Blockchain Technology to Increase Voter’s Turnout," in </w:t>
      </w:r>
      <w:r w:rsidRPr="00610096">
        <w:rPr>
          <w:rFonts w:asciiTheme="majorBidi" w:hAnsiTheme="majorBidi" w:cstheme="majorBidi"/>
          <w:i/>
          <w:sz w:val="20"/>
          <w:szCs w:val="20"/>
        </w:rPr>
        <w:t>Proceedings of International Conference on Machine Intelligence and Data Science Applications: MIDAS 2020</w:t>
      </w:r>
      <w:r w:rsidRPr="00610096">
        <w:rPr>
          <w:rFonts w:asciiTheme="majorBidi" w:hAnsiTheme="majorBidi" w:cstheme="majorBidi"/>
          <w:sz w:val="20"/>
          <w:szCs w:val="20"/>
        </w:rPr>
        <w:t xml:space="preserve">: Springer, p. 55. </w:t>
      </w:r>
    </w:p>
    <w:p w14:paraId="48CCDB0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5]</w:t>
      </w:r>
      <w:r w:rsidRPr="00610096">
        <w:rPr>
          <w:rFonts w:asciiTheme="majorBidi" w:hAnsiTheme="majorBidi" w:cstheme="majorBidi"/>
          <w:sz w:val="20"/>
          <w:szCs w:val="20"/>
        </w:rPr>
        <w:tab/>
        <w:t xml:space="preserve"> X. Yang, X. Yi, S. Nepal, and F. Han, "Decentralized voting: a self-tallying voting system using a smart contract on the ethereum blockchain," in </w:t>
      </w:r>
      <w:r w:rsidRPr="00610096">
        <w:rPr>
          <w:rFonts w:asciiTheme="majorBidi" w:hAnsiTheme="majorBidi" w:cstheme="majorBidi"/>
          <w:i/>
          <w:sz w:val="20"/>
          <w:szCs w:val="20"/>
        </w:rPr>
        <w:t>International Conference on Web Information Systems Engineering</w:t>
      </w:r>
      <w:r w:rsidRPr="00610096">
        <w:rPr>
          <w:rFonts w:asciiTheme="majorBidi" w:hAnsiTheme="majorBidi" w:cstheme="majorBidi"/>
          <w:sz w:val="20"/>
          <w:szCs w:val="20"/>
        </w:rPr>
        <w:t xml:space="preserve">, 2018: Springer, pp. 18-35. </w:t>
      </w:r>
    </w:p>
    <w:p w14:paraId="2275333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6]</w:t>
      </w:r>
      <w:r w:rsidRPr="00610096">
        <w:rPr>
          <w:rFonts w:asciiTheme="majorBidi" w:hAnsiTheme="majorBidi" w:cstheme="majorBidi"/>
          <w:sz w:val="20"/>
          <w:szCs w:val="20"/>
        </w:rPr>
        <w:tab/>
        <w:t xml:space="preserve"> P. Li and J. Lai, "LaT-Voting: Traceable Anonymous E-Voting on Blockchain," in </w:t>
      </w:r>
      <w:r w:rsidRPr="00610096">
        <w:rPr>
          <w:rFonts w:asciiTheme="majorBidi" w:hAnsiTheme="majorBidi" w:cstheme="majorBidi"/>
          <w:i/>
          <w:sz w:val="20"/>
          <w:szCs w:val="20"/>
        </w:rPr>
        <w:t>International Conference on Network and System Security</w:t>
      </w:r>
      <w:r w:rsidRPr="00610096">
        <w:rPr>
          <w:rFonts w:asciiTheme="majorBidi" w:hAnsiTheme="majorBidi" w:cstheme="majorBidi"/>
          <w:sz w:val="20"/>
          <w:szCs w:val="20"/>
        </w:rPr>
        <w:t xml:space="preserve">, 2019: Springer, pp. 234-254. </w:t>
      </w:r>
    </w:p>
    <w:p w14:paraId="05AF901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7]</w:t>
      </w:r>
      <w:r w:rsidRPr="00610096">
        <w:rPr>
          <w:rFonts w:asciiTheme="majorBidi" w:hAnsiTheme="majorBidi" w:cstheme="majorBidi"/>
          <w:sz w:val="20"/>
          <w:szCs w:val="20"/>
        </w:rPr>
        <w:tab/>
        <w:t xml:space="preserve"> T. Nadar, M. Rawal, J. Patel, A. Shah, and A. Revathi, "A novel approach to implement decentralized voting system using blockchain," in </w:t>
      </w:r>
      <w:r w:rsidRPr="00610096">
        <w:rPr>
          <w:rFonts w:asciiTheme="majorBidi" w:hAnsiTheme="majorBidi" w:cstheme="majorBidi"/>
          <w:i/>
          <w:sz w:val="20"/>
          <w:szCs w:val="20"/>
        </w:rPr>
        <w:t>Proceedings of International Conference on Wireless Communication</w:t>
      </w:r>
      <w:r w:rsidRPr="00610096">
        <w:rPr>
          <w:rFonts w:asciiTheme="majorBidi" w:hAnsiTheme="majorBidi" w:cstheme="majorBidi"/>
          <w:sz w:val="20"/>
          <w:szCs w:val="20"/>
        </w:rPr>
        <w:t xml:space="preserve">, 2020: Springer, pp. 471-479. </w:t>
      </w:r>
    </w:p>
    <w:p w14:paraId="370EF4CC"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8]</w:t>
      </w:r>
      <w:r w:rsidRPr="00610096">
        <w:rPr>
          <w:rFonts w:asciiTheme="majorBidi" w:hAnsiTheme="majorBidi" w:cstheme="majorBidi"/>
          <w:sz w:val="20"/>
          <w:szCs w:val="20"/>
        </w:rPr>
        <w:tab/>
        <w:t xml:space="preserve"> R. Nimje and D. Bhalerao, "Blockchain Based Electronic Voting System Using Biometric," in </w:t>
      </w:r>
      <w:r w:rsidRPr="00610096">
        <w:rPr>
          <w:rFonts w:asciiTheme="majorBidi" w:hAnsiTheme="majorBidi" w:cstheme="majorBidi"/>
          <w:i/>
          <w:sz w:val="20"/>
          <w:szCs w:val="20"/>
        </w:rPr>
        <w:t>International Conference on Sustainable Communication Networks and Application</w:t>
      </w:r>
      <w:r w:rsidRPr="00610096">
        <w:rPr>
          <w:rFonts w:asciiTheme="majorBidi" w:hAnsiTheme="majorBidi" w:cstheme="majorBidi"/>
          <w:sz w:val="20"/>
          <w:szCs w:val="20"/>
        </w:rPr>
        <w:t xml:space="preserve">, 2019: Springer, pp. 746-754. </w:t>
      </w:r>
    </w:p>
    <w:p w14:paraId="4BAC72C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89]</w:t>
      </w:r>
      <w:r w:rsidRPr="00610096">
        <w:rPr>
          <w:rFonts w:asciiTheme="majorBidi" w:hAnsiTheme="majorBidi" w:cstheme="majorBidi"/>
          <w:sz w:val="20"/>
          <w:szCs w:val="20"/>
        </w:rPr>
        <w:tab/>
        <w:t xml:space="preserve">M. K. Mustafa and S. Waheed, "An E-Voting Framework with Enterprise Blockchain," in </w:t>
      </w:r>
      <w:r w:rsidRPr="00610096">
        <w:rPr>
          <w:rFonts w:asciiTheme="majorBidi" w:hAnsiTheme="majorBidi" w:cstheme="majorBidi"/>
          <w:i/>
          <w:sz w:val="20"/>
          <w:szCs w:val="20"/>
        </w:rPr>
        <w:t>Advances in Distributed Computing and Machine Learning</w:t>
      </w:r>
      <w:r w:rsidRPr="00610096">
        <w:rPr>
          <w:rFonts w:asciiTheme="majorBidi" w:hAnsiTheme="majorBidi" w:cstheme="majorBidi"/>
          <w:sz w:val="20"/>
          <w:szCs w:val="20"/>
        </w:rPr>
        <w:t>: Springer, 2021, pp. 135-145.</w:t>
      </w:r>
    </w:p>
    <w:p w14:paraId="0A73A7DC"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0]</w:t>
      </w:r>
      <w:r w:rsidRPr="00610096">
        <w:rPr>
          <w:rFonts w:asciiTheme="majorBidi" w:hAnsiTheme="majorBidi" w:cstheme="majorBidi"/>
          <w:sz w:val="20"/>
          <w:szCs w:val="20"/>
        </w:rPr>
        <w:tab/>
        <w:t xml:space="preserve"> A. Fatrah, S. El Kafhali, K. Salah, and A. Haqiq, "Transparent Blockchain-Based Voting System: Guide to Massive Deployments," in </w:t>
      </w:r>
      <w:r w:rsidRPr="00610096">
        <w:rPr>
          <w:rFonts w:asciiTheme="majorBidi" w:hAnsiTheme="majorBidi" w:cstheme="majorBidi"/>
          <w:i/>
          <w:sz w:val="20"/>
          <w:szCs w:val="20"/>
        </w:rPr>
        <w:t>International Conference on Advanced Intelligent Systems and Informatics</w:t>
      </w:r>
      <w:r w:rsidRPr="00610096">
        <w:rPr>
          <w:rFonts w:asciiTheme="majorBidi" w:hAnsiTheme="majorBidi" w:cstheme="majorBidi"/>
          <w:sz w:val="20"/>
          <w:szCs w:val="20"/>
        </w:rPr>
        <w:t xml:space="preserve">, 2020: Springer, pp. 237-246. </w:t>
      </w:r>
    </w:p>
    <w:p w14:paraId="0A900E0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1]</w:t>
      </w:r>
      <w:r w:rsidRPr="00610096">
        <w:rPr>
          <w:rFonts w:asciiTheme="majorBidi" w:hAnsiTheme="majorBidi" w:cstheme="majorBidi"/>
          <w:sz w:val="20"/>
          <w:szCs w:val="20"/>
        </w:rPr>
        <w:tab/>
        <w:t xml:space="preserve"> T. P. Abayomi-Zannu, I. Odun-Ayo, B. F. Tatama, and S. Misra, "Implementing a Mobile Voting System Utilizing Blockchain Technology and Two-Factor Authentication in Nigeria," in </w:t>
      </w:r>
      <w:r w:rsidRPr="00610096">
        <w:rPr>
          <w:rFonts w:asciiTheme="majorBidi" w:hAnsiTheme="majorBidi" w:cstheme="majorBidi"/>
          <w:i/>
          <w:sz w:val="20"/>
          <w:szCs w:val="20"/>
        </w:rPr>
        <w:t>Proceedings of First International Conference on Computing, Communications, and Cyber-Security (IC4S 2019)</w:t>
      </w:r>
      <w:r w:rsidRPr="00610096">
        <w:rPr>
          <w:rFonts w:asciiTheme="majorBidi" w:hAnsiTheme="majorBidi" w:cstheme="majorBidi"/>
          <w:sz w:val="20"/>
          <w:szCs w:val="20"/>
        </w:rPr>
        <w:t xml:space="preserve">, 2020: Springer, pp. 857-872. </w:t>
      </w:r>
    </w:p>
    <w:p w14:paraId="6C0A65F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2]</w:t>
      </w:r>
      <w:r w:rsidRPr="00610096">
        <w:rPr>
          <w:rFonts w:asciiTheme="majorBidi" w:hAnsiTheme="majorBidi" w:cstheme="majorBidi"/>
          <w:sz w:val="20"/>
          <w:szCs w:val="20"/>
        </w:rPr>
        <w:tab/>
        <w:t xml:space="preserve">K. Sadia, M. Masuduzzaman, R. K. Paul, and A. Islam, "Blockchain-based secure e-voting with the assistance of smart contract," in </w:t>
      </w:r>
      <w:r w:rsidRPr="00610096">
        <w:rPr>
          <w:rFonts w:asciiTheme="majorBidi" w:hAnsiTheme="majorBidi" w:cstheme="majorBidi"/>
          <w:i/>
          <w:sz w:val="20"/>
          <w:szCs w:val="20"/>
        </w:rPr>
        <w:t>IC-BCT 2019</w:t>
      </w:r>
      <w:r w:rsidRPr="00610096">
        <w:rPr>
          <w:rFonts w:asciiTheme="majorBidi" w:hAnsiTheme="majorBidi" w:cstheme="majorBidi"/>
          <w:sz w:val="20"/>
          <w:szCs w:val="20"/>
        </w:rPr>
        <w:t>: Springer, 2020, pp. 161-176.</w:t>
      </w:r>
    </w:p>
    <w:p w14:paraId="7E2DF10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3]</w:t>
      </w:r>
      <w:r w:rsidRPr="00610096">
        <w:rPr>
          <w:rFonts w:asciiTheme="majorBidi" w:hAnsiTheme="majorBidi" w:cstheme="majorBidi"/>
          <w:sz w:val="20"/>
          <w:szCs w:val="20"/>
        </w:rPr>
        <w:tab/>
        <w:t xml:space="preserve">J.-H. Hsiao, R. Tso, C.-M. Chen, and M.-E. Wu, "Decentralized E-voting systems based on the blockchain technology," in </w:t>
      </w:r>
      <w:r w:rsidRPr="00610096">
        <w:rPr>
          <w:rFonts w:asciiTheme="majorBidi" w:hAnsiTheme="majorBidi" w:cstheme="majorBidi"/>
          <w:i/>
          <w:sz w:val="20"/>
          <w:szCs w:val="20"/>
        </w:rPr>
        <w:t>Advances in Computer Science and Ubiquitous Computing</w:t>
      </w:r>
      <w:r w:rsidRPr="00610096">
        <w:rPr>
          <w:rFonts w:asciiTheme="majorBidi" w:hAnsiTheme="majorBidi" w:cstheme="majorBidi"/>
          <w:sz w:val="20"/>
          <w:szCs w:val="20"/>
        </w:rPr>
        <w:t>: Springer, 2017, pp. 305-309.</w:t>
      </w:r>
    </w:p>
    <w:p w14:paraId="28039EB1"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4]</w:t>
      </w:r>
      <w:r w:rsidRPr="00610096">
        <w:rPr>
          <w:rFonts w:asciiTheme="majorBidi" w:hAnsiTheme="majorBidi" w:cstheme="majorBidi"/>
          <w:sz w:val="20"/>
          <w:szCs w:val="20"/>
        </w:rPr>
        <w:tab/>
        <w:t xml:space="preserve"> X. Fan, Q. Chai, and Z. Zhong, "MULTAV: A Multi-chain Token Backed Voting Framework for Decentralized Blockchain Governance," in </w:t>
      </w:r>
      <w:r w:rsidRPr="00610096">
        <w:rPr>
          <w:rFonts w:asciiTheme="majorBidi" w:hAnsiTheme="majorBidi" w:cstheme="majorBidi"/>
          <w:i/>
          <w:sz w:val="20"/>
          <w:szCs w:val="20"/>
        </w:rPr>
        <w:t>International Conference on Blockchain</w:t>
      </w:r>
      <w:r w:rsidRPr="00610096">
        <w:rPr>
          <w:rFonts w:asciiTheme="majorBidi" w:hAnsiTheme="majorBidi" w:cstheme="majorBidi"/>
          <w:sz w:val="20"/>
          <w:szCs w:val="20"/>
        </w:rPr>
        <w:t xml:space="preserve">, 2020: Springer, pp. 33-47. </w:t>
      </w:r>
    </w:p>
    <w:p w14:paraId="005BEE87"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5]</w:t>
      </w:r>
      <w:r w:rsidRPr="00610096">
        <w:rPr>
          <w:rFonts w:asciiTheme="majorBidi" w:hAnsiTheme="majorBidi" w:cstheme="majorBidi"/>
          <w:sz w:val="20"/>
          <w:szCs w:val="20"/>
        </w:rPr>
        <w:tab/>
        <w:t xml:space="preserve"> G. Zeng, M. He, and S. M. Yiu, "A Secure and Self-tallying E-voting System Based on Blockchain," in </w:t>
      </w:r>
      <w:r w:rsidRPr="00610096">
        <w:rPr>
          <w:rFonts w:asciiTheme="majorBidi" w:hAnsiTheme="majorBidi" w:cstheme="majorBidi"/>
          <w:i/>
          <w:sz w:val="20"/>
          <w:szCs w:val="20"/>
        </w:rPr>
        <w:t>International Workshop on Information Security Applications</w:t>
      </w:r>
      <w:r w:rsidRPr="00610096">
        <w:rPr>
          <w:rFonts w:asciiTheme="majorBidi" w:hAnsiTheme="majorBidi" w:cstheme="majorBidi"/>
          <w:sz w:val="20"/>
          <w:szCs w:val="20"/>
        </w:rPr>
        <w:t xml:space="preserve">, 2019: Springer, pp. 67-76. </w:t>
      </w:r>
    </w:p>
    <w:p w14:paraId="5F19549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6]</w:t>
      </w:r>
      <w:r w:rsidRPr="00610096">
        <w:rPr>
          <w:rFonts w:asciiTheme="majorBidi" w:hAnsiTheme="majorBidi" w:cstheme="majorBidi"/>
          <w:sz w:val="20"/>
          <w:szCs w:val="20"/>
        </w:rPr>
        <w:tab/>
        <w:t xml:space="preserve"> D. Kirillov, V. Korkhov, V. Petrunin, M. Makarov, I. M. Khamitov, and V. Dostov, "Implementation of an e-voting scheme using hyperledger fabric permissioned blockchain," in </w:t>
      </w:r>
      <w:r w:rsidRPr="00610096">
        <w:rPr>
          <w:rFonts w:asciiTheme="majorBidi" w:hAnsiTheme="majorBidi" w:cstheme="majorBidi"/>
          <w:i/>
          <w:sz w:val="20"/>
          <w:szCs w:val="20"/>
        </w:rPr>
        <w:t>International Conference on Computational Science and Its Applications</w:t>
      </w:r>
      <w:r w:rsidRPr="00610096">
        <w:rPr>
          <w:rFonts w:asciiTheme="majorBidi" w:hAnsiTheme="majorBidi" w:cstheme="majorBidi"/>
          <w:sz w:val="20"/>
          <w:szCs w:val="20"/>
        </w:rPr>
        <w:t xml:space="preserve">, 2019: Springer, pp. 509-521. </w:t>
      </w:r>
    </w:p>
    <w:p w14:paraId="548E2E2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7]</w:t>
      </w:r>
      <w:r w:rsidRPr="00610096">
        <w:rPr>
          <w:rFonts w:asciiTheme="majorBidi" w:hAnsiTheme="majorBidi" w:cstheme="majorBidi"/>
          <w:sz w:val="20"/>
          <w:szCs w:val="20"/>
        </w:rPr>
        <w:tab/>
        <w:t xml:space="preserve"> C. A. Ribon</w:t>
      </w:r>
      <w:r w:rsidRPr="00610096">
        <w:rPr>
          <w:rFonts w:asciiTheme="majorBidi" w:hAnsiTheme="majorBidi" w:cstheme="majorBidi"/>
          <w:i/>
          <w:sz w:val="20"/>
          <w:szCs w:val="20"/>
        </w:rPr>
        <w:t xml:space="preserve"> et al.</w:t>
      </w:r>
      <w:r w:rsidRPr="00610096">
        <w:rPr>
          <w:rFonts w:asciiTheme="majorBidi" w:hAnsiTheme="majorBidi" w:cstheme="majorBidi"/>
          <w:sz w:val="20"/>
          <w:szCs w:val="20"/>
        </w:rPr>
        <w:t xml:space="preserve">, "Design of an electronic voting system using A blockchain network," in </w:t>
      </w:r>
      <w:r w:rsidRPr="00610096">
        <w:rPr>
          <w:rFonts w:asciiTheme="majorBidi" w:hAnsiTheme="majorBidi" w:cstheme="majorBidi"/>
          <w:i/>
          <w:sz w:val="20"/>
          <w:szCs w:val="20"/>
        </w:rPr>
        <w:t>Workshop on Engineering Applications</w:t>
      </w:r>
      <w:r w:rsidRPr="00610096">
        <w:rPr>
          <w:rFonts w:asciiTheme="majorBidi" w:hAnsiTheme="majorBidi" w:cstheme="majorBidi"/>
          <w:sz w:val="20"/>
          <w:szCs w:val="20"/>
        </w:rPr>
        <w:t xml:space="preserve">, 2019: Springer, pp. 511-522. </w:t>
      </w:r>
    </w:p>
    <w:p w14:paraId="24DBBEE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8]</w:t>
      </w:r>
      <w:r w:rsidRPr="00610096">
        <w:rPr>
          <w:rFonts w:asciiTheme="majorBidi" w:hAnsiTheme="majorBidi" w:cstheme="majorBidi"/>
          <w:sz w:val="20"/>
          <w:szCs w:val="20"/>
        </w:rPr>
        <w:tab/>
        <w:t xml:space="preserve">D. Pawade, A. Sakhapara, A. Badgujar, D. Adepu, and M. Andrade, "Secure online voting system using biometric and blockchain," in </w:t>
      </w:r>
      <w:r w:rsidRPr="00610096">
        <w:rPr>
          <w:rFonts w:asciiTheme="majorBidi" w:hAnsiTheme="majorBidi" w:cstheme="majorBidi"/>
          <w:i/>
          <w:sz w:val="20"/>
          <w:szCs w:val="20"/>
        </w:rPr>
        <w:t>Data Management, Analytics and Innovation</w:t>
      </w:r>
      <w:r w:rsidRPr="00610096">
        <w:rPr>
          <w:rFonts w:asciiTheme="majorBidi" w:hAnsiTheme="majorBidi" w:cstheme="majorBidi"/>
          <w:sz w:val="20"/>
          <w:szCs w:val="20"/>
        </w:rPr>
        <w:t>: Springer, 2020, pp. 93-110.</w:t>
      </w:r>
    </w:p>
    <w:p w14:paraId="05A9ABCF"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99]</w:t>
      </w:r>
      <w:r w:rsidRPr="00610096">
        <w:rPr>
          <w:rFonts w:asciiTheme="majorBidi" w:hAnsiTheme="majorBidi" w:cstheme="majorBidi"/>
          <w:sz w:val="20"/>
          <w:szCs w:val="20"/>
        </w:rPr>
        <w:tab/>
        <w:t xml:space="preserve">R. Krishnamurthy, G. Rathee, and N. Jaglan, "An enhanced security mechanism through blockchain for E-polling/counting process using IoT devices," </w:t>
      </w:r>
      <w:r w:rsidRPr="00610096">
        <w:rPr>
          <w:rFonts w:asciiTheme="majorBidi" w:hAnsiTheme="majorBidi" w:cstheme="majorBidi"/>
          <w:i/>
          <w:sz w:val="20"/>
          <w:szCs w:val="20"/>
        </w:rPr>
        <w:t xml:space="preserve">Wireless Networks, </w:t>
      </w:r>
      <w:r w:rsidRPr="00610096">
        <w:rPr>
          <w:rFonts w:asciiTheme="majorBidi" w:hAnsiTheme="majorBidi" w:cstheme="majorBidi"/>
          <w:sz w:val="20"/>
          <w:szCs w:val="20"/>
        </w:rPr>
        <w:t>vol. 26, no. 4, pp. 2391-2402, 2020.</w:t>
      </w:r>
    </w:p>
    <w:p w14:paraId="332292BC"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lastRenderedPageBreak/>
        <w:t>[100]</w:t>
      </w:r>
      <w:r w:rsidRPr="00610096">
        <w:rPr>
          <w:rFonts w:asciiTheme="majorBidi" w:hAnsiTheme="majorBidi" w:cstheme="majorBidi"/>
          <w:sz w:val="20"/>
          <w:szCs w:val="20"/>
        </w:rPr>
        <w:tab/>
        <w:t xml:space="preserve"> M. Malathi, S. Pavithra, S. Preakshanashree, S. P. Kumar, and N. Tamilarashan, "Rendering Untampered E-Votes Using Blockchain Technology," in </w:t>
      </w:r>
      <w:r w:rsidRPr="00610096">
        <w:rPr>
          <w:rFonts w:asciiTheme="majorBidi" w:hAnsiTheme="majorBidi" w:cstheme="majorBidi"/>
          <w:i/>
          <w:sz w:val="20"/>
          <w:szCs w:val="20"/>
        </w:rPr>
        <w:t>International Conference on Emerging Current Trends in Computing and Expert Technology</w:t>
      </w:r>
      <w:r w:rsidRPr="00610096">
        <w:rPr>
          <w:rFonts w:asciiTheme="majorBidi" w:hAnsiTheme="majorBidi" w:cstheme="majorBidi"/>
          <w:sz w:val="20"/>
          <w:szCs w:val="20"/>
        </w:rPr>
        <w:t xml:space="preserve">, 2019: Springer, pp. 703-711. </w:t>
      </w:r>
    </w:p>
    <w:p w14:paraId="1D008730"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1]</w:t>
      </w:r>
      <w:r w:rsidRPr="00610096">
        <w:rPr>
          <w:rFonts w:asciiTheme="majorBidi" w:hAnsiTheme="majorBidi" w:cstheme="majorBidi"/>
          <w:sz w:val="20"/>
          <w:szCs w:val="20"/>
        </w:rPr>
        <w:tab/>
        <w:t xml:space="preserve"> V. Sliusar, A. Fyodorov, A. Volkov, P. Fyodorov, and V. Pascari, "Blockchain Technology Application for Electronic Voting Systems," in </w:t>
      </w:r>
      <w:r w:rsidRPr="00610096">
        <w:rPr>
          <w:rFonts w:asciiTheme="majorBidi" w:hAnsiTheme="majorBidi" w:cstheme="majorBidi"/>
          <w:i/>
          <w:sz w:val="20"/>
          <w:szCs w:val="20"/>
        </w:rPr>
        <w:t>2021 IEEE Conference of Russian Young Researchers in Electrical and Electronic Engineering (ElConRus)</w:t>
      </w:r>
      <w:r w:rsidRPr="00610096">
        <w:rPr>
          <w:rFonts w:asciiTheme="majorBidi" w:hAnsiTheme="majorBidi" w:cstheme="majorBidi"/>
          <w:sz w:val="20"/>
          <w:szCs w:val="20"/>
        </w:rPr>
        <w:t xml:space="preserve">, 2021: IEEE, pp. 2257-2261. </w:t>
      </w:r>
    </w:p>
    <w:p w14:paraId="6DC8E7B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2]</w:t>
      </w:r>
      <w:r w:rsidRPr="00610096">
        <w:rPr>
          <w:rFonts w:asciiTheme="majorBidi" w:hAnsiTheme="majorBidi" w:cstheme="majorBidi"/>
          <w:sz w:val="20"/>
          <w:szCs w:val="20"/>
        </w:rPr>
        <w:tab/>
        <w:t xml:space="preserve"> A. A. Othman, E. A. Muhammed, H. K. Mujahid, H. A. Muhammed, and M. A. Mosleh, "Online Voting System Based on IoT and Ethereum Blockchain," in </w:t>
      </w:r>
      <w:r w:rsidRPr="00610096">
        <w:rPr>
          <w:rFonts w:asciiTheme="majorBidi" w:hAnsiTheme="majorBidi" w:cstheme="majorBidi"/>
          <w:i/>
          <w:sz w:val="20"/>
          <w:szCs w:val="20"/>
        </w:rPr>
        <w:t>2021 International Conference of Technology, Science and Administration (ICTSA)</w:t>
      </w:r>
      <w:r w:rsidRPr="00610096">
        <w:rPr>
          <w:rFonts w:asciiTheme="majorBidi" w:hAnsiTheme="majorBidi" w:cstheme="majorBidi"/>
          <w:sz w:val="20"/>
          <w:szCs w:val="20"/>
        </w:rPr>
        <w:t xml:space="preserve">, 2021: IEEE, pp. 1-6. </w:t>
      </w:r>
    </w:p>
    <w:p w14:paraId="1D86AD61"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3]</w:t>
      </w:r>
      <w:r w:rsidRPr="00610096">
        <w:rPr>
          <w:rFonts w:asciiTheme="majorBidi" w:hAnsiTheme="majorBidi" w:cstheme="majorBidi"/>
          <w:sz w:val="20"/>
          <w:szCs w:val="20"/>
        </w:rPr>
        <w:tab/>
        <w:t xml:space="preserve"> M. Ibrahim, K. Ravindran, H. Lee, O. Farooqui, and Q. H. Mahmoud, "ElectionBlock: An Electronic Voting System using Blockchain and Fingerprint Authentication," in </w:t>
      </w:r>
      <w:r w:rsidRPr="00610096">
        <w:rPr>
          <w:rFonts w:asciiTheme="majorBidi" w:hAnsiTheme="majorBidi" w:cstheme="majorBidi"/>
          <w:i/>
          <w:sz w:val="20"/>
          <w:szCs w:val="20"/>
        </w:rPr>
        <w:t>2021 IEEE 18th International Conference on Software Architecture Companion (ICSA-C)</w:t>
      </w:r>
      <w:r w:rsidRPr="00610096">
        <w:rPr>
          <w:rFonts w:asciiTheme="majorBidi" w:hAnsiTheme="majorBidi" w:cstheme="majorBidi"/>
          <w:sz w:val="20"/>
          <w:szCs w:val="20"/>
        </w:rPr>
        <w:t xml:space="preserve">, 2021: IEEE, pp. 123-129. </w:t>
      </w:r>
    </w:p>
    <w:p w14:paraId="2F07182C"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4]</w:t>
      </w:r>
      <w:r w:rsidRPr="00610096">
        <w:rPr>
          <w:rFonts w:asciiTheme="majorBidi" w:hAnsiTheme="majorBidi" w:cstheme="majorBidi"/>
          <w:sz w:val="20"/>
          <w:szCs w:val="20"/>
        </w:rPr>
        <w:tab/>
        <w:t xml:space="preserve">G. Sun, M. Dai, J. Sun, and H. Yu, "Voting-based Decentralized Consensus Design for Improving the Efficiency and Security of Consortium Blockchain," </w:t>
      </w:r>
      <w:r w:rsidRPr="00610096">
        <w:rPr>
          <w:rFonts w:asciiTheme="majorBidi" w:hAnsiTheme="majorBidi" w:cstheme="majorBidi"/>
          <w:i/>
          <w:sz w:val="20"/>
          <w:szCs w:val="20"/>
        </w:rPr>
        <w:t xml:space="preserve">IEEE Internet of Things Journal, </w:t>
      </w:r>
      <w:r w:rsidRPr="00610096">
        <w:rPr>
          <w:rFonts w:asciiTheme="majorBidi" w:hAnsiTheme="majorBidi" w:cstheme="majorBidi"/>
          <w:sz w:val="20"/>
          <w:szCs w:val="20"/>
        </w:rPr>
        <w:t>2020.</w:t>
      </w:r>
    </w:p>
    <w:p w14:paraId="0A061808"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5]</w:t>
      </w:r>
      <w:r w:rsidRPr="00610096">
        <w:rPr>
          <w:rFonts w:asciiTheme="majorBidi" w:hAnsiTheme="majorBidi" w:cstheme="majorBidi"/>
          <w:sz w:val="20"/>
          <w:szCs w:val="20"/>
        </w:rPr>
        <w:tab/>
        <w:t xml:space="preserve"> A. A. Leema, Z. Gulzar, and P. Padmavathy, "Trusted and Secured E-Voting Election System Based on Block Chain Technology," in </w:t>
      </w:r>
      <w:r w:rsidRPr="00610096">
        <w:rPr>
          <w:rFonts w:asciiTheme="majorBidi" w:hAnsiTheme="majorBidi" w:cstheme="majorBidi"/>
          <w:i/>
          <w:sz w:val="20"/>
          <w:szCs w:val="20"/>
        </w:rPr>
        <w:t>International conference on Computer Networks, Big data and IoT</w:t>
      </w:r>
      <w:r w:rsidRPr="00610096">
        <w:rPr>
          <w:rFonts w:asciiTheme="majorBidi" w:hAnsiTheme="majorBidi" w:cstheme="majorBidi"/>
          <w:sz w:val="20"/>
          <w:szCs w:val="20"/>
        </w:rPr>
        <w:t xml:space="preserve">, 2019: Springer, pp. 81-88. </w:t>
      </w:r>
    </w:p>
    <w:p w14:paraId="5361E844"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6]</w:t>
      </w:r>
      <w:r w:rsidRPr="00610096">
        <w:rPr>
          <w:rFonts w:asciiTheme="majorBidi" w:hAnsiTheme="majorBidi" w:cstheme="majorBidi"/>
          <w:sz w:val="20"/>
          <w:szCs w:val="20"/>
        </w:rPr>
        <w:tab/>
        <w:t xml:space="preserve"> R. L. Almeida, L. Ricci, and L. M. Camarinha-Matos, "voteChain: Community Based Scalable Internet Voting Framework," in </w:t>
      </w:r>
      <w:r w:rsidRPr="00610096">
        <w:rPr>
          <w:rFonts w:asciiTheme="majorBidi" w:hAnsiTheme="majorBidi" w:cstheme="majorBidi"/>
          <w:i/>
          <w:sz w:val="20"/>
          <w:szCs w:val="20"/>
        </w:rPr>
        <w:t>Doctoral Conference on Computing, Electrical and Industrial Systems</w:t>
      </w:r>
      <w:r w:rsidRPr="00610096">
        <w:rPr>
          <w:rFonts w:asciiTheme="majorBidi" w:hAnsiTheme="majorBidi" w:cstheme="majorBidi"/>
          <w:sz w:val="20"/>
          <w:szCs w:val="20"/>
        </w:rPr>
        <w:t xml:space="preserve">, 2019: Springer, pp. 70-80. </w:t>
      </w:r>
    </w:p>
    <w:p w14:paraId="1A6BAE3B"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7]</w:t>
      </w:r>
      <w:r w:rsidRPr="00610096">
        <w:rPr>
          <w:rFonts w:asciiTheme="majorBidi" w:hAnsiTheme="majorBidi" w:cstheme="majorBidi"/>
          <w:sz w:val="20"/>
          <w:szCs w:val="20"/>
        </w:rPr>
        <w:tab/>
        <w:t xml:space="preserve"> B. Yu</w:t>
      </w:r>
      <w:r w:rsidRPr="00610096">
        <w:rPr>
          <w:rFonts w:asciiTheme="majorBidi" w:hAnsiTheme="majorBidi" w:cstheme="majorBidi"/>
          <w:i/>
          <w:sz w:val="20"/>
          <w:szCs w:val="20"/>
        </w:rPr>
        <w:t xml:space="preserve"> et al.</w:t>
      </w:r>
      <w:r w:rsidRPr="00610096">
        <w:rPr>
          <w:rFonts w:asciiTheme="majorBidi" w:hAnsiTheme="majorBidi" w:cstheme="majorBidi"/>
          <w:sz w:val="20"/>
          <w:szCs w:val="20"/>
        </w:rPr>
        <w:t xml:space="preserve">, "Platform-independent secure blockchain-based voting system," in </w:t>
      </w:r>
      <w:r w:rsidRPr="00610096">
        <w:rPr>
          <w:rFonts w:asciiTheme="majorBidi" w:hAnsiTheme="majorBidi" w:cstheme="majorBidi"/>
          <w:i/>
          <w:sz w:val="20"/>
          <w:szCs w:val="20"/>
        </w:rPr>
        <w:t>International Conference on Information Security</w:t>
      </w:r>
      <w:r w:rsidRPr="00610096">
        <w:rPr>
          <w:rFonts w:asciiTheme="majorBidi" w:hAnsiTheme="majorBidi" w:cstheme="majorBidi"/>
          <w:sz w:val="20"/>
          <w:szCs w:val="20"/>
        </w:rPr>
        <w:t xml:space="preserve">, 2018: Springer, pp. 369-386. </w:t>
      </w:r>
    </w:p>
    <w:p w14:paraId="619B33DD"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8]</w:t>
      </w:r>
      <w:r w:rsidRPr="00610096">
        <w:rPr>
          <w:rFonts w:asciiTheme="majorBidi" w:hAnsiTheme="majorBidi" w:cstheme="majorBidi"/>
          <w:sz w:val="20"/>
          <w:szCs w:val="20"/>
        </w:rPr>
        <w:tab/>
        <w:t xml:space="preserve">K. M. Khan, J. Arshad, and M. M. Khan, "Secure digital voting system based on blockchain technology," </w:t>
      </w:r>
      <w:r w:rsidRPr="00610096">
        <w:rPr>
          <w:rFonts w:asciiTheme="majorBidi" w:hAnsiTheme="majorBidi" w:cstheme="majorBidi"/>
          <w:i/>
          <w:sz w:val="20"/>
          <w:szCs w:val="20"/>
        </w:rPr>
        <w:t xml:space="preserve">International Journal of Electronic Government Research (IJEGR), </w:t>
      </w:r>
      <w:r w:rsidRPr="00610096">
        <w:rPr>
          <w:rFonts w:asciiTheme="majorBidi" w:hAnsiTheme="majorBidi" w:cstheme="majorBidi"/>
          <w:sz w:val="20"/>
          <w:szCs w:val="20"/>
        </w:rPr>
        <w:t>vol. 14, no. 1, pp. 53-62, 2018.</w:t>
      </w:r>
    </w:p>
    <w:p w14:paraId="11DD42E3"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09]</w:t>
      </w:r>
      <w:r w:rsidRPr="00610096">
        <w:rPr>
          <w:rFonts w:asciiTheme="majorBidi" w:hAnsiTheme="majorBidi" w:cstheme="majorBidi"/>
          <w:sz w:val="20"/>
          <w:szCs w:val="20"/>
        </w:rPr>
        <w:tab/>
        <w:t xml:space="preserve"> F. Fusco, M. I. Lunesu, F. E. Pani, and A. Pinna, "Crypto-voting, a Blockchain based e-Voting System," in </w:t>
      </w:r>
      <w:r w:rsidRPr="00610096">
        <w:rPr>
          <w:rFonts w:asciiTheme="majorBidi" w:hAnsiTheme="majorBidi" w:cstheme="majorBidi"/>
          <w:i/>
          <w:sz w:val="20"/>
          <w:szCs w:val="20"/>
        </w:rPr>
        <w:t>KMIS</w:t>
      </w:r>
      <w:r w:rsidRPr="00610096">
        <w:rPr>
          <w:rFonts w:asciiTheme="majorBidi" w:hAnsiTheme="majorBidi" w:cstheme="majorBidi"/>
          <w:sz w:val="20"/>
          <w:szCs w:val="20"/>
        </w:rPr>
        <w:t xml:space="preserve">, 2018, pp. 221-225. </w:t>
      </w:r>
    </w:p>
    <w:p w14:paraId="5F422471"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0]</w:t>
      </w:r>
      <w:r w:rsidRPr="00610096">
        <w:rPr>
          <w:rFonts w:asciiTheme="majorBidi" w:hAnsiTheme="majorBidi" w:cstheme="majorBidi"/>
          <w:sz w:val="20"/>
          <w:szCs w:val="20"/>
        </w:rPr>
        <w:tab/>
        <w:t xml:space="preserve">R. Casado-Vara and J. M. CoRCHaDo, "Blockchain for democratic voting: How blockchain could cast of voter fraud," </w:t>
      </w:r>
      <w:r w:rsidRPr="00610096">
        <w:rPr>
          <w:rFonts w:asciiTheme="majorBidi" w:hAnsiTheme="majorBidi" w:cstheme="majorBidi"/>
          <w:i/>
          <w:sz w:val="20"/>
          <w:szCs w:val="20"/>
        </w:rPr>
        <w:t xml:space="preserve">Oriental journal of computer science and technology, </w:t>
      </w:r>
      <w:r w:rsidRPr="00610096">
        <w:rPr>
          <w:rFonts w:asciiTheme="majorBidi" w:hAnsiTheme="majorBidi" w:cstheme="majorBidi"/>
          <w:sz w:val="20"/>
          <w:szCs w:val="20"/>
        </w:rPr>
        <w:t>vol. 11, no. 03, 2018.</w:t>
      </w:r>
    </w:p>
    <w:p w14:paraId="27B0F892"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1]</w:t>
      </w:r>
      <w:r w:rsidRPr="00610096">
        <w:rPr>
          <w:rFonts w:asciiTheme="majorBidi" w:hAnsiTheme="majorBidi" w:cstheme="majorBidi"/>
          <w:sz w:val="20"/>
          <w:szCs w:val="20"/>
        </w:rPr>
        <w:tab/>
        <w:t xml:space="preserve">P. Tarasov and H. Tewari, "THE FUTURE OF E-VOTING," </w:t>
      </w:r>
      <w:r w:rsidRPr="00610096">
        <w:rPr>
          <w:rFonts w:asciiTheme="majorBidi" w:hAnsiTheme="majorBidi" w:cstheme="majorBidi"/>
          <w:i/>
          <w:sz w:val="20"/>
          <w:szCs w:val="20"/>
        </w:rPr>
        <w:t xml:space="preserve">IADIS International Journal on Computer Science &amp; Information Systems, </w:t>
      </w:r>
      <w:r w:rsidRPr="00610096">
        <w:rPr>
          <w:rFonts w:asciiTheme="majorBidi" w:hAnsiTheme="majorBidi" w:cstheme="majorBidi"/>
          <w:sz w:val="20"/>
          <w:szCs w:val="20"/>
        </w:rPr>
        <w:t>vol. 12, no. 2, 2017.</w:t>
      </w:r>
    </w:p>
    <w:p w14:paraId="75286DC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2]</w:t>
      </w:r>
      <w:r w:rsidRPr="00610096">
        <w:rPr>
          <w:rFonts w:asciiTheme="majorBidi" w:hAnsiTheme="majorBidi" w:cstheme="majorBidi"/>
          <w:sz w:val="20"/>
          <w:szCs w:val="20"/>
        </w:rPr>
        <w:tab/>
        <w:t xml:space="preserve">U. C. Çabuk, E. Adiguzel, and E. Karaarslan, "A survey on feasibility and suitability of blockchain techniques for the e-voting systems," </w:t>
      </w:r>
      <w:r w:rsidRPr="00610096">
        <w:rPr>
          <w:rFonts w:asciiTheme="majorBidi" w:hAnsiTheme="majorBidi" w:cstheme="majorBidi"/>
          <w:i/>
          <w:sz w:val="20"/>
          <w:szCs w:val="20"/>
        </w:rPr>
        <w:t xml:space="preserve">arXiv preprint arXiv:2002.07175, </w:t>
      </w:r>
      <w:r w:rsidRPr="00610096">
        <w:rPr>
          <w:rFonts w:asciiTheme="majorBidi" w:hAnsiTheme="majorBidi" w:cstheme="majorBidi"/>
          <w:sz w:val="20"/>
          <w:szCs w:val="20"/>
        </w:rPr>
        <w:t>2020.</w:t>
      </w:r>
    </w:p>
    <w:p w14:paraId="224C3FFD"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3]</w:t>
      </w:r>
      <w:r w:rsidRPr="00610096">
        <w:rPr>
          <w:rFonts w:asciiTheme="majorBidi" w:hAnsiTheme="majorBidi" w:cstheme="majorBidi"/>
          <w:sz w:val="20"/>
          <w:szCs w:val="20"/>
        </w:rPr>
        <w:tab/>
        <w:t xml:space="preserve">Y. Wu, "An e-voting system based on blockchain and ring signature," </w:t>
      </w:r>
      <w:r w:rsidRPr="00610096">
        <w:rPr>
          <w:rFonts w:asciiTheme="majorBidi" w:hAnsiTheme="majorBidi" w:cstheme="majorBidi"/>
          <w:i/>
          <w:sz w:val="20"/>
          <w:szCs w:val="20"/>
        </w:rPr>
        <w:t xml:space="preserve">Master. University of Birmingham, </w:t>
      </w:r>
      <w:r w:rsidRPr="00610096">
        <w:rPr>
          <w:rFonts w:asciiTheme="majorBidi" w:hAnsiTheme="majorBidi" w:cstheme="majorBidi"/>
          <w:sz w:val="20"/>
          <w:szCs w:val="20"/>
        </w:rPr>
        <w:t>2017.</w:t>
      </w:r>
    </w:p>
    <w:p w14:paraId="39C2A0EA"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4]</w:t>
      </w:r>
      <w:r w:rsidRPr="00610096">
        <w:rPr>
          <w:rFonts w:asciiTheme="majorBidi" w:hAnsiTheme="majorBidi" w:cstheme="majorBidi"/>
          <w:sz w:val="20"/>
          <w:szCs w:val="20"/>
        </w:rPr>
        <w:tab/>
        <w:t xml:space="preserve"> G. Srivastava, A. D. Dwivedi, and R. Singh, "Crypto-democracy: A Decentralized Voting Scheme using Blockchain Technology," in </w:t>
      </w:r>
      <w:r w:rsidRPr="00610096">
        <w:rPr>
          <w:rFonts w:asciiTheme="majorBidi" w:hAnsiTheme="majorBidi" w:cstheme="majorBidi"/>
          <w:i/>
          <w:sz w:val="20"/>
          <w:szCs w:val="20"/>
        </w:rPr>
        <w:t>ICETE (2)</w:t>
      </w:r>
      <w:r w:rsidRPr="00610096">
        <w:rPr>
          <w:rFonts w:asciiTheme="majorBidi" w:hAnsiTheme="majorBidi" w:cstheme="majorBidi"/>
          <w:sz w:val="20"/>
          <w:szCs w:val="20"/>
        </w:rPr>
        <w:t xml:space="preserve">, 2018, pp. 674-679. </w:t>
      </w:r>
    </w:p>
    <w:p w14:paraId="415FB3B6"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5]</w:t>
      </w:r>
      <w:r w:rsidRPr="00610096">
        <w:rPr>
          <w:rFonts w:asciiTheme="majorBidi" w:hAnsiTheme="majorBidi" w:cstheme="majorBidi"/>
          <w:sz w:val="20"/>
          <w:szCs w:val="20"/>
        </w:rPr>
        <w:tab/>
        <w:t xml:space="preserve"> O. Daramola and D. Thebus, "Architecture-Centric Evaluation of Blockchain-Based Smart Contract E-Voting for National Elections," in </w:t>
      </w:r>
      <w:r w:rsidRPr="00610096">
        <w:rPr>
          <w:rFonts w:asciiTheme="majorBidi" w:hAnsiTheme="majorBidi" w:cstheme="majorBidi"/>
          <w:i/>
          <w:sz w:val="20"/>
          <w:szCs w:val="20"/>
        </w:rPr>
        <w:t>Informatics</w:t>
      </w:r>
      <w:r w:rsidRPr="00610096">
        <w:rPr>
          <w:rFonts w:asciiTheme="majorBidi" w:hAnsiTheme="majorBidi" w:cstheme="majorBidi"/>
          <w:sz w:val="20"/>
          <w:szCs w:val="20"/>
        </w:rPr>
        <w:t xml:space="preserve">, 2020, vol. 7, no. 2: Multidisciplinary Digital Publishing Institute, p. 16. </w:t>
      </w:r>
    </w:p>
    <w:p w14:paraId="3BB9CC6B"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6]</w:t>
      </w:r>
      <w:r w:rsidRPr="00610096">
        <w:rPr>
          <w:rFonts w:asciiTheme="majorBidi" w:hAnsiTheme="majorBidi" w:cstheme="majorBidi"/>
          <w:sz w:val="20"/>
          <w:szCs w:val="20"/>
        </w:rPr>
        <w:tab/>
        <w:t xml:space="preserve">N. Faour, "Transparent voting platform based on permissioned blockchain," </w:t>
      </w:r>
      <w:r w:rsidRPr="00610096">
        <w:rPr>
          <w:rFonts w:asciiTheme="majorBidi" w:hAnsiTheme="majorBidi" w:cstheme="majorBidi"/>
          <w:i/>
          <w:sz w:val="20"/>
          <w:szCs w:val="20"/>
        </w:rPr>
        <w:t xml:space="preserve">arXiv preprint arXiv:1802.10134, </w:t>
      </w:r>
      <w:r w:rsidRPr="00610096">
        <w:rPr>
          <w:rFonts w:asciiTheme="majorBidi" w:hAnsiTheme="majorBidi" w:cstheme="majorBidi"/>
          <w:sz w:val="20"/>
          <w:szCs w:val="20"/>
        </w:rPr>
        <w:t>2018.</w:t>
      </w:r>
    </w:p>
    <w:p w14:paraId="04250CFB" w14:textId="77777777" w:rsidR="00EA33CA" w:rsidRPr="00610096" w:rsidRDefault="00EA33CA" w:rsidP="00610096">
      <w:pPr>
        <w:pStyle w:val="EndNoteBibliography"/>
        <w:spacing w:after="0"/>
        <w:ind w:left="720" w:hanging="720"/>
        <w:jc w:val="both"/>
        <w:rPr>
          <w:rFonts w:asciiTheme="majorBidi" w:hAnsiTheme="majorBidi" w:cstheme="majorBidi"/>
          <w:sz w:val="20"/>
          <w:szCs w:val="20"/>
        </w:rPr>
      </w:pPr>
      <w:r w:rsidRPr="00610096">
        <w:rPr>
          <w:rFonts w:asciiTheme="majorBidi" w:hAnsiTheme="majorBidi" w:cstheme="majorBidi"/>
          <w:sz w:val="20"/>
          <w:szCs w:val="20"/>
        </w:rPr>
        <w:t>[117]</w:t>
      </w:r>
      <w:r w:rsidRPr="00610096">
        <w:rPr>
          <w:rFonts w:asciiTheme="majorBidi" w:hAnsiTheme="majorBidi" w:cstheme="majorBidi"/>
          <w:sz w:val="20"/>
          <w:szCs w:val="20"/>
        </w:rPr>
        <w:tab/>
        <w:t xml:space="preserve">C.-H. Roh and I.-Y. Lee, "A study on electronic voting system using private blockchain," </w:t>
      </w:r>
      <w:r w:rsidRPr="00610096">
        <w:rPr>
          <w:rFonts w:asciiTheme="majorBidi" w:hAnsiTheme="majorBidi" w:cstheme="majorBidi"/>
          <w:i/>
          <w:sz w:val="20"/>
          <w:szCs w:val="20"/>
        </w:rPr>
        <w:t xml:space="preserve">Journal of Information Processing Systems, </w:t>
      </w:r>
      <w:r w:rsidRPr="00610096">
        <w:rPr>
          <w:rFonts w:asciiTheme="majorBidi" w:hAnsiTheme="majorBidi" w:cstheme="majorBidi"/>
          <w:sz w:val="20"/>
          <w:szCs w:val="20"/>
        </w:rPr>
        <w:t>vol. 16, no. 2, pp. 421-434, 2020.</w:t>
      </w:r>
    </w:p>
    <w:p w14:paraId="665FD940" w14:textId="77777777" w:rsidR="00EA33CA" w:rsidRPr="00610096" w:rsidRDefault="00EA33CA" w:rsidP="00610096">
      <w:pPr>
        <w:pStyle w:val="EndNoteBibliography"/>
        <w:ind w:left="720" w:hanging="720"/>
        <w:jc w:val="both"/>
        <w:rPr>
          <w:rFonts w:asciiTheme="majorBidi" w:hAnsiTheme="majorBidi" w:cstheme="majorBidi"/>
          <w:sz w:val="20"/>
          <w:szCs w:val="20"/>
        </w:rPr>
      </w:pPr>
      <w:r w:rsidRPr="00610096">
        <w:rPr>
          <w:rFonts w:asciiTheme="majorBidi" w:hAnsiTheme="majorBidi" w:cstheme="majorBidi"/>
          <w:sz w:val="20"/>
          <w:szCs w:val="20"/>
        </w:rPr>
        <w:t>[118]</w:t>
      </w:r>
      <w:r w:rsidRPr="00610096">
        <w:rPr>
          <w:rFonts w:asciiTheme="majorBidi" w:hAnsiTheme="majorBidi" w:cstheme="majorBidi"/>
          <w:sz w:val="20"/>
          <w:szCs w:val="20"/>
        </w:rPr>
        <w:tab/>
        <w:t xml:space="preserve">M. Kamil, A. S. Bist, U. Rahardja, N. P. L. Santoso, and M. Iqbal, "Covid-19: Implementation e-voting Blockchain Concept," </w:t>
      </w:r>
      <w:r w:rsidRPr="00610096">
        <w:rPr>
          <w:rFonts w:asciiTheme="majorBidi" w:hAnsiTheme="majorBidi" w:cstheme="majorBidi"/>
          <w:i/>
          <w:sz w:val="20"/>
          <w:szCs w:val="20"/>
        </w:rPr>
        <w:t xml:space="preserve">International Journal of Artificial Intelligence Research, </w:t>
      </w:r>
      <w:r w:rsidRPr="00610096">
        <w:rPr>
          <w:rFonts w:asciiTheme="majorBidi" w:hAnsiTheme="majorBidi" w:cstheme="majorBidi"/>
          <w:sz w:val="20"/>
          <w:szCs w:val="20"/>
        </w:rPr>
        <w:t>vol. 5, no. 1, 2021.</w:t>
      </w:r>
    </w:p>
    <w:p w14:paraId="5623DD97" w14:textId="03621F85" w:rsidR="005D7FAC" w:rsidRPr="00610096" w:rsidRDefault="00CD3E50" w:rsidP="00610096">
      <w:pPr>
        <w:jc w:val="both"/>
        <w:rPr>
          <w:rFonts w:asciiTheme="majorBidi" w:hAnsiTheme="majorBidi" w:cstheme="majorBidi"/>
          <w:sz w:val="20"/>
          <w:szCs w:val="20"/>
        </w:rPr>
      </w:pPr>
      <w:r w:rsidRPr="00610096">
        <w:rPr>
          <w:rFonts w:asciiTheme="majorBidi" w:hAnsiTheme="majorBidi" w:cstheme="majorBidi"/>
          <w:sz w:val="20"/>
          <w:szCs w:val="20"/>
        </w:rPr>
        <w:fldChar w:fldCharType="end"/>
      </w:r>
    </w:p>
    <w:sectPr w:rsidR="005D7FAC" w:rsidRPr="00610096" w:rsidSect="000F0600">
      <w:pgSz w:w="11909" w:h="16834" w:code="9"/>
      <w:pgMar w:top="1418" w:right="1701" w:bottom="1418" w:left="1418" w:header="737" w:footer="737"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BE54F5"/>
    <w:multiLevelType w:val="hybridMultilevel"/>
    <w:tmpl w:val="F5C64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5wst27ax908exx925fzf6zxpsrxzez9rp&quot;&gt;survey 2-Converted&lt;record-ids&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4&lt;/item&gt;&lt;item&gt;485&lt;/item&gt;&lt;/record-ids&gt;&lt;/item&gt;&lt;/Libraries&gt;"/>
  </w:docVars>
  <w:rsids>
    <w:rsidRoot w:val="00CD3E50"/>
    <w:rsid w:val="000311C8"/>
    <w:rsid w:val="000733C8"/>
    <w:rsid w:val="000F0600"/>
    <w:rsid w:val="0015470C"/>
    <w:rsid w:val="003029D7"/>
    <w:rsid w:val="003353C9"/>
    <w:rsid w:val="00544B2B"/>
    <w:rsid w:val="005D470C"/>
    <w:rsid w:val="005D7FAC"/>
    <w:rsid w:val="00610096"/>
    <w:rsid w:val="0073588A"/>
    <w:rsid w:val="00894273"/>
    <w:rsid w:val="008B6F6C"/>
    <w:rsid w:val="008F5C70"/>
    <w:rsid w:val="0090397F"/>
    <w:rsid w:val="00996CE4"/>
    <w:rsid w:val="00A519F8"/>
    <w:rsid w:val="00CD3E50"/>
    <w:rsid w:val="00CF7567"/>
    <w:rsid w:val="00DE3E1C"/>
    <w:rsid w:val="00E018B8"/>
    <w:rsid w:val="00E37A6C"/>
    <w:rsid w:val="00E477DA"/>
    <w:rsid w:val="00E56CEC"/>
    <w:rsid w:val="00E93419"/>
    <w:rsid w:val="00EA33CA"/>
    <w:rsid w:val="00FC40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A10F1"/>
  <w15:chartTrackingRefBased/>
  <w15:docId w15:val="{8F4560C1-1CC9-4D22-87A8-4E5ED35E9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3E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3E50"/>
    <w:rPr>
      <w:rFonts w:ascii="Calibri" w:hAnsi="Calibri" w:cs="Calibri"/>
      <w:noProof/>
    </w:rPr>
  </w:style>
  <w:style w:type="paragraph" w:customStyle="1" w:styleId="EndNoteBibliography">
    <w:name w:val="EndNote Bibliography"/>
    <w:basedOn w:val="Normal"/>
    <w:link w:val="EndNoteBibliographyChar"/>
    <w:rsid w:val="00CD3E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3E50"/>
    <w:rPr>
      <w:rFonts w:ascii="Calibri" w:hAnsi="Calibri" w:cs="Calibri"/>
      <w:noProof/>
    </w:rPr>
  </w:style>
  <w:style w:type="table" w:styleId="TableGrid">
    <w:name w:val="Table Grid"/>
    <w:basedOn w:val="TableNormal"/>
    <w:uiPriority w:val="39"/>
    <w:rsid w:val="00610096"/>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96C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TotalTime>
  <Pages>6</Pages>
  <Words>3946</Words>
  <Characters>2249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yam</dc:creator>
  <cp:keywords/>
  <dc:description/>
  <cp:lastModifiedBy>payam</cp:lastModifiedBy>
  <cp:revision>17</cp:revision>
  <dcterms:created xsi:type="dcterms:W3CDTF">2021-05-29T11:11:00Z</dcterms:created>
  <dcterms:modified xsi:type="dcterms:W3CDTF">2021-05-29T14:10:00Z</dcterms:modified>
</cp:coreProperties>
</file>